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67A8" w:rsidRPr="002367A8" w:rsidRDefault="00475ABC" w:rsidP="004770C1">
      <w:pPr>
        <w:pBdr>
          <w:bottom w:val="single" w:sz="4" w:space="1" w:color="auto"/>
        </w:pBdr>
        <w:spacing w:after="120"/>
        <w:ind w:right="142"/>
        <w:rPr>
          <w:sz w:val="2"/>
          <w:szCs w:val="2"/>
        </w:rPr>
      </w:pPr>
      <w:r w:rsidRPr="002367A8">
        <w:rPr>
          <w:noProof/>
          <w:sz w:val="2"/>
          <w:szCs w:val="2"/>
        </w:rPr>
        <mc:AlternateContent>
          <mc:Choice Requires="wps">
            <w:drawing>
              <wp:anchor distT="0" distB="0" distL="114300" distR="114300" simplePos="0" relativeHeight="251651584" behindDoc="0" locked="0" layoutInCell="1" allowOverlap="1">
                <wp:simplePos x="0" y="0"/>
                <wp:positionH relativeFrom="column">
                  <wp:posOffset>10160</wp:posOffset>
                </wp:positionH>
                <wp:positionV relativeFrom="paragraph">
                  <wp:posOffset>29845</wp:posOffset>
                </wp:positionV>
                <wp:extent cx="6852920" cy="645795"/>
                <wp:effectExtent l="0" t="0" r="5080" b="1905"/>
                <wp:wrapTopAndBottom/>
                <wp:docPr id="1"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2920" cy="645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7C17" w:rsidRPr="0077029D" w:rsidRDefault="004C1B8C" w:rsidP="00FE1DCC">
                            <w:pPr>
                              <w:pStyle w:val="PaperTitle"/>
                              <w:spacing w:before="40" w:after="120"/>
                              <w:rPr>
                                <w:spacing w:val="-5"/>
                                <w:kern w:val="28"/>
                                <w:szCs w:val="23"/>
                              </w:rPr>
                            </w:pPr>
                            <w:r>
                              <w:rPr>
                                <w:spacing w:val="-5"/>
                                <w:kern w:val="28"/>
                                <w:szCs w:val="23"/>
                              </w:rPr>
                              <w:t>Multi-view o</w:t>
                            </w:r>
                            <w:r w:rsidR="00C5047E">
                              <w:rPr>
                                <w:spacing w:val="-5"/>
                                <w:kern w:val="28"/>
                                <w:szCs w:val="23"/>
                              </w:rPr>
                              <w:t xml:space="preserve">bject </w:t>
                            </w:r>
                            <w:r w:rsidR="00B326AF">
                              <w:rPr>
                                <w:spacing w:val="-5"/>
                                <w:kern w:val="28"/>
                                <w:szCs w:val="23"/>
                              </w:rPr>
                              <w:t>recognition</w:t>
                            </w:r>
                            <w:r w:rsidR="00C5047E">
                              <w:rPr>
                                <w:spacing w:val="-5"/>
                                <w:kern w:val="28"/>
                                <w:szCs w:val="23"/>
                              </w:rPr>
                              <w:t xml:space="preserve"> using Bag of Words approach</w:t>
                            </w:r>
                          </w:p>
                          <w:tbl>
                            <w:tblPr>
                              <w:tblW w:w="10913" w:type="dxa"/>
                              <w:tblInd w:w="-11" w:type="dxa"/>
                              <w:tblLook w:val="01E0" w:firstRow="1" w:lastRow="1" w:firstColumn="1" w:lastColumn="1" w:noHBand="0" w:noVBand="0"/>
                            </w:tblPr>
                            <w:tblGrid>
                              <w:gridCol w:w="5320"/>
                              <w:gridCol w:w="5593"/>
                            </w:tblGrid>
                            <w:tr w:rsidR="0077029D" w:rsidRPr="002E67D7" w:rsidTr="002E67D7">
                              <w:tc>
                                <w:tcPr>
                                  <w:tcW w:w="5320" w:type="dxa"/>
                                  <w:shd w:val="clear" w:color="auto" w:fill="auto"/>
                                </w:tcPr>
                                <w:p w:rsidR="0077029D" w:rsidRPr="002E67D7" w:rsidRDefault="00B326AF" w:rsidP="00EC4CD7">
                                  <w:pPr>
                                    <w:pStyle w:val="Author"/>
                                    <w:ind w:left="-97"/>
                                    <w:rPr>
                                      <w:rStyle w:val="MemberType"/>
                                      <w:rFonts w:ascii="Arial" w:hAnsi="Arial"/>
                                      <w:i w:val="0"/>
                                      <w:iCs w:val="0"/>
                                      <w:sz w:val="18"/>
                                      <w:szCs w:val="24"/>
                                    </w:rPr>
                                  </w:pPr>
                                  <w:r>
                                    <w:t>Carlos Miguel Correia da Costa</w:t>
                                  </w:r>
                                </w:p>
                                <w:p w:rsidR="0077029D" w:rsidRPr="002E67D7" w:rsidRDefault="0077029D" w:rsidP="00EC4CD7">
                                  <w:pPr>
                                    <w:pStyle w:val="contact"/>
                                    <w:ind w:left="-97"/>
                                    <w:rPr>
                                      <w:rStyle w:val="MemberType"/>
                                      <w:rFonts w:ascii="Arial" w:hAnsi="Arial" w:cs="NimbusSanL-Regu"/>
                                      <w:i w:val="0"/>
                                      <w:iCs w:val="0"/>
                                      <w:sz w:val="16"/>
                                      <w:szCs w:val="24"/>
                                    </w:rPr>
                                  </w:pPr>
                                  <w:r w:rsidRPr="0077029D">
                                    <w:t>http://</w:t>
                                  </w:r>
                                  <w:r w:rsidR="00B326AF" w:rsidRPr="00B326AF">
                                    <w:t>paginas.fe.up.pt/~ei09097</w:t>
                                  </w:r>
                                </w:p>
                                <w:p w:rsidR="0077029D" w:rsidRPr="002E67D7" w:rsidRDefault="0077029D" w:rsidP="00B326AF">
                                  <w:pPr>
                                    <w:pStyle w:val="contact"/>
                                    <w:rPr>
                                      <w:rStyle w:val="MemberType"/>
                                      <w:i w:val="0"/>
                                      <w:sz w:val="24"/>
                                      <w:szCs w:val="24"/>
                                    </w:rPr>
                                  </w:pPr>
                                </w:p>
                              </w:tc>
                              <w:tc>
                                <w:tcPr>
                                  <w:tcW w:w="5593" w:type="dxa"/>
                                  <w:shd w:val="clear" w:color="auto" w:fill="auto"/>
                                </w:tcPr>
                                <w:p w:rsidR="0077029D" w:rsidRPr="0077029D" w:rsidRDefault="0077029D" w:rsidP="00A13DB4">
                                  <w:pPr>
                                    <w:pStyle w:val="Institution"/>
                                  </w:pPr>
                                  <w:r w:rsidRPr="000558F1">
                                    <w:tab/>
                                  </w:r>
                                  <w:r w:rsidRPr="0077029D">
                                    <w:t xml:space="preserve">Department of </w:t>
                                  </w:r>
                                  <w:r w:rsidR="006743F1">
                                    <w:t>Computer Engineering</w:t>
                                  </w:r>
                                  <w:r w:rsidRPr="0077029D">
                                    <w:t>,</w:t>
                                  </w:r>
                                  <w:r w:rsidRPr="000558F1">
                                    <w:br/>
                                  </w:r>
                                  <w:r w:rsidR="00B326AF">
                                    <w:t xml:space="preserve">Faculty of Engineering, University of Porto </w:t>
                                  </w:r>
                                </w:p>
                                <w:p w:rsidR="0077029D" w:rsidRPr="002E67D7" w:rsidRDefault="0077029D" w:rsidP="00B326AF">
                                  <w:pPr>
                                    <w:pStyle w:val="Institution"/>
                                    <w:rPr>
                                      <w:rStyle w:val="MemberType"/>
                                      <w:rFonts w:ascii="Arial" w:hAnsi="Arial" w:cs="Arial"/>
                                      <w:i w:val="0"/>
                                      <w:iCs w:val="0"/>
                                      <w:sz w:val="18"/>
                                      <w:szCs w:val="24"/>
                                    </w:rPr>
                                  </w:pPr>
                                  <w:r w:rsidRPr="000558F1">
                                    <w:tab/>
                                  </w:r>
                                </w:p>
                              </w:tc>
                            </w:tr>
                          </w:tbl>
                          <w:p w:rsidR="00C57C17" w:rsidRPr="00EF5351" w:rsidRDefault="00C57C17" w:rsidP="0077029D">
                            <w:pPr>
                              <w:pStyle w:val="Fax-Email-URL"/>
                              <w:tabs>
                                <w:tab w:val="left" w:pos="5529"/>
                              </w:tabs>
                              <w:jc w:val="left"/>
                            </w:pPr>
                          </w:p>
                        </w:txbxContent>
                      </wps:txbx>
                      <wps:bodyPr rot="0" vert="horz" wrap="square" lIns="0" tIns="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2" o:spid="_x0000_s1026" type="#_x0000_t202" style="position:absolute;margin-left:.8pt;margin-top:2.35pt;width:539.6pt;height:50.8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" filled="f" stroked="f">
                <v:textbox inset="0,0,0">
                  <w:txbxContent>
                    <w:p w:rsidR="00C57C17" w:rsidRPr="0077029D" w:rsidRDefault="004C1B8C" w:rsidP="00FE1DCC">
                      <w:pPr>
                        <w:pStyle w:val="PaperTitle"/>
                        <w:spacing w:before="40" w:after="120"/>
                        <w:rPr>
                          <w:spacing w:val="-5"/>
                          <w:kern w:val="28"/>
                          <w:szCs w:val="23"/>
                        </w:rPr>
                      </w:pPr>
                      <w:r>
                        <w:rPr>
                          <w:spacing w:val="-5"/>
                          <w:kern w:val="28"/>
                          <w:szCs w:val="23"/>
                        </w:rPr>
                        <w:t>Multi-view o</w:t>
                      </w:r>
                      <w:r w:rsidR="00C5047E">
                        <w:rPr>
                          <w:spacing w:val="-5"/>
                          <w:kern w:val="28"/>
                          <w:szCs w:val="23"/>
                        </w:rPr>
                        <w:t xml:space="preserve">bject </w:t>
                      </w:r>
                      <w:r w:rsidR="00B326AF">
                        <w:rPr>
                          <w:spacing w:val="-5"/>
                          <w:kern w:val="28"/>
                          <w:szCs w:val="23"/>
                        </w:rPr>
                        <w:t>recognition</w:t>
                      </w:r>
                      <w:r w:rsidR="00C5047E">
                        <w:rPr>
                          <w:spacing w:val="-5"/>
                          <w:kern w:val="28"/>
                          <w:szCs w:val="23"/>
                        </w:rPr>
                        <w:t xml:space="preserve"> using Bag of Words approach</w:t>
                      </w:r>
                    </w:p>
                    <w:tbl>
                      <w:tblPr>
                        <w:tblW w:w="10913" w:type="dxa"/>
                        <w:tblInd w:w="-11" w:type="dxa"/>
                        <w:tblLook w:val="01E0" w:firstRow="1" w:lastRow="1" w:firstColumn="1" w:lastColumn="1" w:noHBand="0" w:noVBand="0"/>
                      </w:tblPr>
                      <w:tblGrid>
                        <w:gridCol w:w="5320"/>
                        <w:gridCol w:w="5593"/>
                      </w:tblGrid>
                      <w:tr w:rsidR="0077029D" w:rsidRPr="002E67D7" w:rsidTr="002E67D7">
                        <w:tc>
                          <w:tcPr>
                            <w:tcW w:w="5320" w:type="dxa"/>
                            <w:shd w:val="clear" w:color="auto" w:fill="auto"/>
                          </w:tcPr>
                          <w:p w:rsidR="0077029D" w:rsidRPr="002E67D7" w:rsidRDefault="00B326AF" w:rsidP="00EC4CD7">
                            <w:pPr>
                              <w:pStyle w:val="Author"/>
                              <w:ind w:left="-97"/>
                              <w:rPr>
                                <w:rStyle w:val="MemberType"/>
                                <w:rFonts w:ascii="Arial" w:hAnsi="Arial"/>
                                <w:i w:val="0"/>
                                <w:iCs w:val="0"/>
                                <w:sz w:val="18"/>
                                <w:szCs w:val="24"/>
                              </w:rPr>
                            </w:pPr>
                            <w:r>
                              <w:t>Carlos Miguel Correia da Costa</w:t>
                            </w:r>
                          </w:p>
                          <w:p w:rsidR="0077029D" w:rsidRPr="002E67D7" w:rsidRDefault="0077029D" w:rsidP="00EC4CD7">
                            <w:pPr>
                              <w:pStyle w:val="contact"/>
                              <w:ind w:left="-97"/>
                              <w:rPr>
                                <w:rStyle w:val="MemberType"/>
                                <w:rFonts w:ascii="Arial" w:hAnsi="Arial" w:cs="NimbusSanL-Regu"/>
                                <w:i w:val="0"/>
                                <w:iCs w:val="0"/>
                                <w:sz w:val="16"/>
                                <w:szCs w:val="24"/>
                              </w:rPr>
                            </w:pPr>
                            <w:r w:rsidRPr="0077029D">
                              <w:t>http://</w:t>
                            </w:r>
                            <w:r w:rsidR="00B326AF" w:rsidRPr="00B326AF">
                              <w:t>paginas.fe.up.pt/~ei09097</w:t>
                            </w:r>
                          </w:p>
                          <w:p w:rsidR="0077029D" w:rsidRPr="002E67D7" w:rsidRDefault="0077029D" w:rsidP="00B326AF">
                            <w:pPr>
                              <w:pStyle w:val="contact"/>
                              <w:rPr>
                                <w:rStyle w:val="MemberType"/>
                                <w:i w:val="0"/>
                                <w:sz w:val="24"/>
                                <w:szCs w:val="24"/>
                              </w:rPr>
                            </w:pPr>
                          </w:p>
                        </w:tc>
                        <w:tc>
                          <w:tcPr>
                            <w:tcW w:w="5593" w:type="dxa"/>
                            <w:shd w:val="clear" w:color="auto" w:fill="auto"/>
                          </w:tcPr>
                          <w:p w:rsidR="0077029D" w:rsidRPr="0077029D" w:rsidRDefault="0077029D" w:rsidP="00A13DB4">
                            <w:pPr>
                              <w:pStyle w:val="Institution"/>
                            </w:pPr>
                            <w:r w:rsidRPr="000558F1">
                              <w:tab/>
                            </w:r>
                            <w:r w:rsidRPr="0077029D">
                              <w:t xml:space="preserve">Department of </w:t>
                            </w:r>
                            <w:r w:rsidR="006743F1">
                              <w:t>Computer Engineering</w:t>
                            </w:r>
                            <w:r w:rsidRPr="0077029D">
                              <w:t>,</w:t>
                            </w:r>
                            <w:r w:rsidRPr="000558F1">
                              <w:br/>
                            </w:r>
                            <w:r w:rsidR="00B326AF">
                              <w:t xml:space="preserve">Faculty of Engineering, University of Porto </w:t>
                            </w:r>
                          </w:p>
                          <w:p w:rsidR="0077029D" w:rsidRPr="002E67D7" w:rsidRDefault="0077029D" w:rsidP="00B326AF">
                            <w:pPr>
                              <w:pStyle w:val="Institution"/>
                              <w:rPr>
                                <w:rStyle w:val="MemberType"/>
                                <w:rFonts w:ascii="Arial" w:hAnsi="Arial" w:cs="Arial"/>
                                <w:i w:val="0"/>
                                <w:iCs w:val="0"/>
                                <w:sz w:val="18"/>
                                <w:szCs w:val="24"/>
                              </w:rPr>
                            </w:pPr>
                            <w:r w:rsidRPr="000558F1">
                              <w:tab/>
                            </w:r>
                          </w:p>
                        </w:tc>
                      </w:tr>
                    </w:tbl>
                    <w:p w:rsidR="00C57C17" w:rsidRPr="00EF5351" w:rsidRDefault="00C57C17" w:rsidP="0077029D">
                      <w:pPr>
                        <w:pStyle w:val="Fax-Email-URL"/>
                        <w:tabs>
                          <w:tab w:val="left" w:pos="5529"/>
                        </w:tabs>
                        <w:jc w:val="left"/>
                      </w:pPr>
                    </w:p>
                  </w:txbxContent>
                </v:textbox>
                <w10:wrap type="topAndBottom"/>
              </v:shape>
            </w:pict>
          </mc:Fallback>
        </mc:AlternateContent>
      </w:r>
    </w:p>
    <w:p w:rsidR="009A34A8" w:rsidRDefault="009A34A8" w:rsidP="00096BBA">
      <w:pPr>
        <w:spacing w:before="260" w:after="100"/>
        <w:ind w:right="142"/>
        <w:jc w:val="center"/>
        <w:rPr>
          <w:b/>
        </w:rPr>
        <w:sectPr w:rsidR="009A34A8" w:rsidSect="00096BBA">
          <w:headerReference w:type="even" r:id="rId8"/>
          <w:footerReference w:type="even" r:id="rId9"/>
          <w:footerReference w:type="default" r:id="rId10"/>
          <w:pgSz w:w="11907" w:h="16840" w:code="9"/>
          <w:pgMar w:top="573" w:right="425" w:bottom="170" w:left="644" w:header="57" w:footer="313" w:gutter="0"/>
          <w:cols w:space="454"/>
          <w:noEndnote/>
        </w:sectPr>
      </w:pPr>
    </w:p>
    <w:p w:rsidR="00BE4703" w:rsidRDefault="00BE4703" w:rsidP="00967ED0">
      <w:pPr>
        <w:pStyle w:val="Sectionnumbered"/>
        <w:numPr>
          <w:ilvl w:val="0"/>
          <w:numId w:val="0"/>
        </w:numPr>
        <w:spacing w:after="0"/>
        <w:rPr>
          <w:sz w:val="24"/>
        </w:rPr>
      </w:pPr>
      <w:r>
        <w:rPr>
          <w:sz w:val="24"/>
        </w:rPr>
        <w:lastRenderedPageBreak/>
        <w:t>Abstract</w:t>
      </w:r>
    </w:p>
    <w:p w:rsidR="00C3789F" w:rsidRPr="000200C9" w:rsidRDefault="007B5436" w:rsidP="00BE4703">
      <w:pPr>
        <w:pStyle w:val="Sectionnumbered"/>
        <w:numPr>
          <w:ilvl w:val="0"/>
          <w:numId w:val="0"/>
        </w:numPr>
        <w:spacing w:before="0" w:after="0"/>
        <w:rPr>
          <w:b w:val="0"/>
          <w:color w:val="auto"/>
          <w:sz w:val="18"/>
        </w:rPr>
      </w:pPr>
      <w:r w:rsidRPr="000200C9">
        <w:rPr>
          <w:b w:val="0"/>
          <w:color w:val="auto"/>
          <w:sz w:val="18"/>
        </w:rPr>
        <w:t>Multi-view object detection and classification plays a critical role in autonomous driving vehicles</w:t>
      </w:r>
      <w:r w:rsidR="00C90595" w:rsidRPr="000200C9">
        <w:rPr>
          <w:b w:val="0"/>
          <w:color w:val="auto"/>
          <w:sz w:val="18"/>
        </w:rPr>
        <w:t>,</w:t>
      </w:r>
      <w:r w:rsidRPr="000200C9">
        <w:rPr>
          <w:b w:val="0"/>
          <w:color w:val="auto"/>
          <w:sz w:val="18"/>
        </w:rPr>
        <w:t xml:space="preserve"> and has been an area </w:t>
      </w:r>
      <w:r w:rsidR="0051641E" w:rsidRPr="000200C9">
        <w:rPr>
          <w:b w:val="0"/>
          <w:color w:val="auto"/>
          <w:sz w:val="18"/>
        </w:rPr>
        <w:t xml:space="preserve">of intense research, with several approaches to solve this </w:t>
      </w:r>
      <w:r w:rsidR="008F1496" w:rsidRPr="000200C9">
        <w:rPr>
          <w:b w:val="0"/>
          <w:color w:val="auto"/>
          <w:sz w:val="18"/>
        </w:rPr>
        <w:t xml:space="preserve">kind of </w:t>
      </w:r>
      <w:r w:rsidR="0051641E" w:rsidRPr="000200C9">
        <w:rPr>
          <w:b w:val="0"/>
          <w:color w:val="auto"/>
          <w:sz w:val="18"/>
        </w:rPr>
        <w:t>problem</w:t>
      </w:r>
      <w:r w:rsidRPr="000200C9">
        <w:rPr>
          <w:b w:val="0"/>
          <w:color w:val="auto"/>
          <w:sz w:val="18"/>
        </w:rPr>
        <w:t>.</w:t>
      </w:r>
      <w:r w:rsidR="00413BA8" w:rsidRPr="000200C9">
        <w:rPr>
          <w:b w:val="0"/>
          <w:color w:val="auto"/>
          <w:sz w:val="18"/>
        </w:rPr>
        <w:t xml:space="preserve"> In this pape</w:t>
      </w:r>
      <w:r w:rsidR="00375B83" w:rsidRPr="000200C9">
        <w:rPr>
          <w:b w:val="0"/>
          <w:color w:val="auto"/>
          <w:sz w:val="18"/>
        </w:rPr>
        <w:t>r it is</w:t>
      </w:r>
      <w:r w:rsidRPr="000200C9">
        <w:rPr>
          <w:b w:val="0"/>
          <w:color w:val="auto"/>
          <w:sz w:val="18"/>
        </w:rPr>
        <w:t xml:space="preserve"> analyzed the usage of the Bag of Words </w:t>
      </w:r>
      <w:r w:rsidR="00937862" w:rsidRPr="000200C9">
        <w:rPr>
          <w:b w:val="0"/>
          <w:color w:val="auto"/>
          <w:sz w:val="18"/>
        </w:rPr>
        <w:t>model</w:t>
      </w:r>
      <w:r w:rsidRPr="000200C9">
        <w:rPr>
          <w:b w:val="0"/>
          <w:color w:val="auto"/>
          <w:sz w:val="18"/>
        </w:rPr>
        <w:t xml:space="preserve"> </w:t>
      </w:r>
      <w:r w:rsidR="00375B83" w:rsidRPr="000200C9">
        <w:rPr>
          <w:b w:val="0"/>
          <w:color w:val="auto"/>
          <w:sz w:val="18"/>
        </w:rPr>
        <w:t>to efficiently detect and recognize objects that can appear in different poses. This approach relies in</w:t>
      </w:r>
      <w:r w:rsidRPr="000200C9">
        <w:rPr>
          <w:b w:val="0"/>
          <w:color w:val="auto"/>
          <w:sz w:val="18"/>
        </w:rPr>
        <w:t xml:space="preserve"> feature detection, extraction and clustering to create a visual vocabulary</w:t>
      </w:r>
      <w:r w:rsidR="00375B83" w:rsidRPr="000200C9">
        <w:rPr>
          <w:b w:val="0"/>
          <w:color w:val="auto"/>
          <w:sz w:val="18"/>
        </w:rPr>
        <w:t xml:space="preserve"> that then is used</w:t>
      </w:r>
      <w:r w:rsidR="00666489" w:rsidRPr="000200C9">
        <w:rPr>
          <w:b w:val="0"/>
          <w:color w:val="auto"/>
          <w:sz w:val="18"/>
        </w:rPr>
        <w:t xml:space="preserve"> </w:t>
      </w:r>
      <w:r w:rsidR="0051641E" w:rsidRPr="000200C9">
        <w:rPr>
          <w:b w:val="0"/>
          <w:color w:val="auto"/>
          <w:sz w:val="18"/>
        </w:rPr>
        <w:t xml:space="preserve">in conjunction with a classifier </w:t>
      </w:r>
      <w:r w:rsidR="00375B83" w:rsidRPr="000200C9">
        <w:rPr>
          <w:b w:val="0"/>
          <w:color w:val="auto"/>
          <w:sz w:val="18"/>
        </w:rPr>
        <w:t>to recognize the objects present in the images</w:t>
      </w:r>
      <w:r w:rsidR="0051641E" w:rsidRPr="000200C9">
        <w:rPr>
          <w:b w:val="0"/>
          <w:color w:val="auto"/>
          <w:sz w:val="18"/>
        </w:rPr>
        <w:t>.</w:t>
      </w:r>
      <w:r w:rsidR="006E07AA" w:rsidRPr="000200C9">
        <w:rPr>
          <w:b w:val="0"/>
          <w:color w:val="auto"/>
          <w:sz w:val="18"/>
        </w:rPr>
        <w:t xml:space="preserve"> To test this approach, several configurations of feature detectors, extractors and classifiers were used, and</w:t>
      </w:r>
      <w:r w:rsidR="00817F75" w:rsidRPr="000200C9">
        <w:rPr>
          <w:b w:val="0"/>
          <w:color w:val="auto"/>
          <w:sz w:val="18"/>
        </w:rPr>
        <w:t xml:space="preserve"> an accuracy of 87</w:t>
      </w:r>
      <w:r w:rsidR="006E07AA" w:rsidRPr="000200C9">
        <w:rPr>
          <w:b w:val="0"/>
          <w:color w:val="auto"/>
          <w:sz w:val="18"/>
        </w:rPr>
        <w:t>% was achieved.</w:t>
      </w:r>
    </w:p>
    <w:p w:rsidR="00BE4703" w:rsidRPr="00413BA8" w:rsidRDefault="00BE4703" w:rsidP="00413BA8">
      <w:pPr>
        <w:pStyle w:val="Cabealho1"/>
      </w:pPr>
      <w:r w:rsidRPr="00413BA8">
        <w:t>Introduction</w:t>
      </w:r>
    </w:p>
    <w:p w:rsidR="00025EB1" w:rsidRDefault="00C40C4B" w:rsidP="000200C9">
      <w:pPr>
        <w:pStyle w:val="Normaltext"/>
      </w:pPr>
      <w:r>
        <w:t xml:space="preserve">Multi-view object detection and recognition systems are a critical component in autonomous driving vehicles </w:t>
      </w:r>
      <w:r w:rsidR="008D5088">
        <w:t xml:space="preserve">and are very useful for automation and assembly tasks. They also play a pivotal role in extracting information from images by providing the classification of the objects and their position. Given its </w:t>
      </w:r>
      <w:r w:rsidR="00E22FC2">
        <w:t>generalization properties, this k</w:t>
      </w:r>
      <w:r w:rsidR="00CD0067">
        <w:t>ind of systems can be adapted to</w:t>
      </w:r>
      <w:r w:rsidR="00E22FC2">
        <w:t xml:space="preserve"> a multitude of tasks, and an efficient implementation could be used in real-time applications.</w:t>
      </w:r>
    </w:p>
    <w:p w:rsidR="008F1496" w:rsidRDefault="005E7448" w:rsidP="000200C9">
      <w:pPr>
        <w:pStyle w:val="Normaltext"/>
      </w:pPr>
      <w:r>
        <w:t xml:space="preserve">Several approaches were suggested </w:t>
      </w:r>
      <w:r w:rsidR="008F1496">
        <w:t>during the years, ranging from the more computer intensive solutions that compare</w:t>
      </w:r>
      <w:r w:rsidR="00C95689">
        <w:t>s</w:t>
      </w:r>
      <w:r w:rsidR="008F1496">
        <w:t xml:space="preserve"> patches of the image to a database of objects in several poses, to the more efficient </w:t>
      </w:r>
      <w:r w:rsidR="00392A00">
        <w:t>techniques</w:t>
      </w:r>
      <w:r w:rsidR="008F1496">
        <w:t xml:space="preserve"> that uses classifiers to try to detect several variations of the target object</w:t>
      </w:r>
      <w:r w:rsidR="003F6F34">
        <w:t xml:space="preserve"> </w:t>
      </w:r>
      <w:r w:rsidR="003F6F34">
        <w:fldChar w:fldCharType="begin" w:fldLock="1"/>
      </w:r>
      <w:r w:rsidR="00617147">
        <w:instrText>ADDIN CSL_CITATION { "citationItems" : [ { "id" : "ITEM-1", "itemData" : { "author" : [ { "dropping-particle" : "", "family" : "Csurka", "given" : "G", "non-dropping-particle" : "", "parse-names" : false, "suffix" : "" }, { "dropping-particle" : "", "family" : "Dance", "given" : "C", "non-dropping-particle" : "", "parse-names" : false, "suffix" : "" } ], "container-title" : "Workshop on statistical \u2026", "id" : "ITEM-1", "issued" : { "date-parts" : [ [ "2004" ] ] }, "title" : "Visual categorization with bags of keypoints", "type" : "article-journal" }, "uris" : [ "http://www.mendeley.com/documents/?uuid=d5641359-b77b-4b9b-bbca-e12ae14611de" ] } ], "mendeley" : { "previouslyFormattedCitation" : "[1]" }, "properties" : { "noteIndex" : 0 }, "schema" : "https://github.com/citation-style-language/schema/raw/master/csl-citation.json" }</w:instrText>
      </w:r>
      <w:r w:rsidR="003F6F34">
        <w:fldChar w:fldCharType="separate"/>
      </w:r>
      <w:r w:rsidR="003F6F34" w:rsidRPr="003F6F34">
        <w:rPr>
          <w:noProof/>
        </w:rPr>
        <w:t>[1]</w:t>
      </w:r>
      <w:r w:rsidR="003F6F34">
        <w:fldChar w:fldCharType="end"/>
      </w:r>
      <w:r w:rsidR="00613059">
        <w:t xml:space="preserve"> </w:t>
      </w:r>
      <w:r w:rsidR="00613059">
        <w:fldChar w:fldCharType="begin" w:fldLock="1"/>
      </w:r>
      <w:r w:rsidR="00617147">
        <w:instrText>ADDIN CSL_CITATION { "citationItems" : [ { "id" : "ITEM-1", "itemData" : { "author" : [ { "dropping-particle" : "", "family" : "Collet", "given" : "A", "non-dropping-particle" : "", "parse-names" : false, "suffix" : "" }, { "dropping-particle" : "", "family" : "Srinivasa", "given" : "SS", "non-dropping-particle" : "", "parse-names" : false, "suffix" : "" } ], "container-title" : "Robotics and Automation (ICRA), 2010 \u2026", "id" : "ITEM-1", "issued" : { "date-parts" : [ [ "2010" ] ] }, "title" : "Efficient multi-view object recognition and full pose estimation", "type" : "article-journal" }, "uris" : [ "http://www.mendeley.com/documents/?uuid=6189b018-ad57-4058-a255-26bd792e5671" ] } ], "mendeley" : { "previouslyFormattedCitation" : "[2]" }, "properties" : { "noteIndex" : 0 }, "schema" : "https://github.com/citation-style-language/schema/raw/master/csl-citation.json" }</w:instrText>
      </w:r>
      <w:r w:rsidR="00613059">
        <w:fldChar w:fldCharType="separate"/>
      </w:r>
      <w:r w:rsidR="00613059" w:rsidRPr="00613059">
        <w:rPr>
          <w:noProof/>
        </w:rPr>
        <w:t>[2]</w:t>
      </w:r>
      <w:r w:rsidR="00613059">
        <w:fldChar w:fldCharType="end"/>
      </w:r>
      <w:r w:rsidR="00613059">
        <w:t xml:space="preserve"> </w:t>
      </w:r>
      <w:r w:rsidR="00613059">
        <w:fldChar w:fldCharType="begin" w:fldLock="1"/>
      </w:r>
      <w:r w:rsidR="00617147">
        <w:instrText>ADDIN CSL_CITATION { "citationItems" : [ { "id" : "ITEM-1", "itemData" : { "author" : [ { "dropping-particle" : "", "family" : "Jang", "given" : "DM", "non-dropping-particle" : "", "parse-names" : false, "suffix" : "" }, { "dropping-particle" : "", "family" : "Turk", "given" : "M", "non-dropping-particle" : "", "parse-names" : false, "suffix" : "" } ], "container-title" : "\u2026 of Computer Vision (WACV), 2011 IEEE \u2026", "id" : "ITEM-1", "issued" : { "date-parts" : [ [ "2011" ] ] }, "title" : "Car-Rec: A real time car recognition system", "type" : "article-journal" }, "uris" : [ "http://www.mendeley.com/documents/?uuid=5bafdc82-5605-4e21-8532-ae27e5c53311" ] } ], "mendeley" : { "previouslyFormattedCitation" : "[3]" }, "properties" : { "noteIndex" : 0 }, "schema" : "https://github.com/citation-style-language/schema/raw/master/csl-citation.json" }</w:instrText>
      </w:r>
      <w:r w:rsidR="00613059">
        <w:fldChar w:fldCharType="separate"/>
      </w:r>
      <w:r w:rsidR="00613059" w:rsidRPr="00613059">
        <w:rPr>
          <w:noProof/>
        </w:rPr>
        <w:t>[3]</w:t>
      </w:r>
      <w:r w:rsidR="00613059">
        <w:fldChar w:fldCharType="end"/>
      </w:r>
      <w:r w:rsidR="00613059">
        <w:t xml:space="preserve"> </w:t>
      </w:r>
      <w:r w:rsidR="00613059">
        <w:fldChar w:fldCharType="begin" w:fldLock="1"/>
      </w:r>
      <w:r w:rsidR="00617147">
        <w:instrText>ADDIN CSL_CITATION { "citationItems" : [ { "id" : "ITEM-1", "itemData" : { "author" : [ { "dropping-particle" : "", "family" : "Nowak", "given" : "E", "non-dropping-particle" : "", "parse-names" : false, "suffix" : "" }, { "dropping-particle" : "", "family" : "Jurie", "given" : "F", "non-dropping-particle" : "", "parse-names" : false, "suffix" : "" }, { "dropping-particle" : "", "family" : "Triggs", "given" : "B", "non-dropping-particle" : "", "parse-names" : false, "suffix" : "" } ], "container-title" : "Computer Vision\u2013ECCV 2006", "id" : "ITEM-1", "issued" : { "date-parts" : [ [ "2006" ] ] }, "title" : "Sampling strategies for bag-of-features image classification", "type" : "article-journal" }, "uris" : [ "http://www.mendeley.com/documents/?uuid=17ed8e1d-ee0b-4947-8f6c-a59ca1102d11" ] } ], "mendeley" : { "previouslyFormattedCitation" : "[4]" }, "properties" : { "noteIndex" : 0 }, "schema" : "https://github.com/citation-style-language/schema/raw/master/csl-citation.json" }</w:instrText>
      </w:r>
      <w:r w:rsidR="00613059">
        <w:fldChar w:fldCharType="separate"/>
      </w:r>
      <w:r w:rsidR="00613059" w:rsidRPr="00613059">
        <w:rPr>
          <w:noProof/>
        </w:rPr>
        <w:t>[4]</w:t>
      </w:r>
      <w:r w:rsidR="00613059">
        <w:fldChar w:fldCharType="end"/>
      </w:r>
      <w:r w:rsidR="00613059">
        <w:t xml:space="preserve"> </w:t>
      </w:r>
      <w:r w:rsidR="00613059">
        <w:fldChar w:fldCharType="begin" w:fldLock="1"/>
      </w:r>
      <w:r w:rsidR="00617147">
        <w:instrText>ADDIN CSL_CITATION { "citationItems" : [ { "id" : "ITEM-1", "itemData" : { "author" : [ { "dropping-particle" : "", "family" : "Thomas", "given" : "A", "non-dropping-particle" : "", "parse-names" : false, "suffix" : "" }, { "dropping-particle" : "", "family" : "Ferrar", "given" : "V", "non-dropping-particle" : "", "parse-names" : false, "suffix" : "" } ], "container-title" : "Computer Vision and \u2026", "id" : "ITEM-1", "issued" : { "date-parts" : [ [ "2006" ] ] }, "title" : "Towards multi-view object class detection", "type" : "article-journal" }, "uris" : [ "http://www.mendeley.com/documents/?uuid=a4eb5265-481d-4cfb-b042-a06ed61459be" ] } ], "mendeley" : { "previouslyFormattedCitation" : "[5]" }, "properties" : { "noteIndex" : 0 }, "schema" : "https://github.com/citation-style-language/schema/raw/master/csl-citation.json" }</w:instrText>
      </w:r>
      <w:r w:rsidR="00613059">
        <w:fldChar w:fldCharType="separate"/>
      </w:r>
      <w:r w:rsidR="00613059" w:rsidRPr="00613059">
        <w:rPr>
          <w:noProof/>
        </w:rPr>
        <w:t>[5]</w:t>
      </w:r>
      <w:r w:rsidR="00613059">
        <w:fldChar w:fldCharType="end"/>
      </w:r>
      <w:r w:rsidR="008F1496">
        <w:t>.</w:t>
      </w:r>
      <w:r w:rsidR="00413BA8">
        <w:t xml:space="preserve"> </w:t>
      </w:r>
      <w:r w:rsidR="00C95689">
        <w:t xml:space="preserve">This paper </w:t>
      </w:r>
      <w:r w:rsidR="00413BA8">
        <w:t xml:space="preserve">focuses on the later and </w:t>
      </w:r>
      <w:r w:rsidR="00C95689">
        <w:t>aims to provide an analysis of the application of the Bag of Words model to object detection and classification, and for that it was tested with different feature detectors (SIFT</w:t>
      </w:r>
      <w:r w:rsidR="003F6F34">
        <w:t xml:space="preserve"> </w:t>
      </w:r>
      <w:r w:rsidR="003F6F34">
        <w:fldChar w:fldCharType="begin" w:fldLock="1"/>
      </w:r>
      <w:r w:rsidR="00617147">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6]" }, "properties" : { "noteIndex" : 0 }, "schema" : "https://github.com/citation-style-language/schema/raw/master/csl-citation.json" }</w:instrText>
      </w:r>
      <w:r w:rsidR="003F6F34">
        <w:fldChar w:fldCharType="separate"/>
      </w:r>
      <w:r w:rsidR="00613059" w:rsidRPr="00613059">
        <w:rPr>
          <w:noProof/>
        </w:rPr>
        <w:t>[6]</w:t>
      </w:r>
      <w:r w:rsidR="003F6F34">
        <w:fldChar w:fldCharType="end"/>
      </w:r>
      <w:r w:rsidR="00C95689">
        <w:t>, SUR</w:t>
      </w:r>
      <w:r w:rsidR="00413BA8">
        <w:t>F</w:t>
      </w:r>
      <w:r w:rsidR="003F6F34">
        <w:t xml:space="preserve"> </w:t>
      </w:r>
      <w:r w:rsidR="003F6F34">
        <w:fldChar w:fldCharType="begin" w:fldLock="1"/>
      </w:r>
      <w:r w:rsidR="00617147">
        <w:instrText>ADDIN CSL_CITATION { "citationItems" : [ { "id" : "ITEM-1", "itemData" : { "author" : [ { "dropping-particle" : "", "family" : "Bay", "given" : "H", "non-dropping-particle" : "", "parse-names" : false, "suffix" : "" }, { "dropping-particle" : "", "family" : "Tuytelaars", "given" : "T", "non-dropping-particle" : "", "parse-names" : false, "suffix" : "" }, { "dropping-particle" : "Van", "family" : "Gool", "given" : "L", "non-dropping-particle" : "", "parse-names" : false, "suffix" : "" } ], "container-title" : "Computer Vision\u2013ECCV 2006", "id" : "ITEM-1", "issued" : { "date-parts" : [ [ "2006" ] ] }, "title" : "Surf: Speeded up robust features", "type" : "article-journal" }, "uris" : [ "http://www.mendeley.com/documents/?uuid=9c610777-89d7-4b02-b440-ad39b97d0dc3" ] } ], "mendeley" : { "previouslyFormattedCitation" : "[7]" }, "properties" : { "noteIndex" : 0 }, "schema" : "https://github.com/citation-style-language/schema/raw/master/csl-citation.json" }</w:instrText>
      </w:r>
      <w:r w:rsidR="003F6F34">
        <w:fldChar w:fldCharType="separate"/>
      </w:r>
      <w:r w:rsidR="00613059" w:rsidRPr="00613059">
        <w:rPr>
          <w:noProof/>
        </w:rPr>
        <w:t>[7]</w:t>
      </w:r>
      <w:r w:rsidR="003F6F34">
        <w:fldChar w:fldCharType="end"/>
      </w:r>
      <w:r w:rsidR="00413BA8">
        <w:t>, GFTT</w:t>
      </w:r>
      <w:r w:rsidR="003F6F34">
        <w:t xml:space="preserve"> </w:t>
      </w:r>
      <w:r w:rsidR="003F6F34">
        <w:fldChar w:fldCharType="begin" w:fldLock="1"/>
      </w:r>
      <w:r w:rsidR="00617147">
        <w:instrText>ADDIN CSL_CITATION { "citationItems" : [ { "id" : "ITEM-1", "itemData" : { "author" : [ { "dropping-particle" : "", "family" : "Shi", "given" : "J", "non-dropping-particle" : "", "parse-names" : false, "suffix" : "" }, { "dropping-particle" : "", "family" : "Tomasi", "given" : "C", "non-dropping-particle" : "", "parse-names" : false, "suffix" : "" } ], "container-title" : "\u2026 , 1994. Proceedings CVPR'94., 1994 IEEE \u2026", "id" : "ITEM-1", "issued" : { "date-parts" : [ [ "1994" ] ] }, "title" : "Good features to track", "type" : "article-journal" }, "uris" : [ "http://www.mendeley.com/documents/?uuid=88296b5d-be18-4a10-b218-e9a5d28eea4d" ] } ], "mendeley" : { "previouslyFormattedCitation" : "[8]" }, "properties" : { "noteIndex" : 0 }, "schema" : "https://github.com/citation-style-language/schema/raw/master/csl-citation.json" }</w:instrText>
      </w:r>
      <w:r w:rsidR="003F6F34">
        <w:fldChar w:fldCharType="separate"/>
      </w:r>
      <w:r w:rsidR="00613059" w:rsidRPr="00613059">
        <w:rPr>
          <w:noProof/>
        </w:rPr>
        <w:t>[8]</w:t>
      </w:r>
      <w:r w:rsidR="003F6F34">
        <w:fldChar w:fldCharType="end"/>
      </w:r>
      <w:r w:rsidR="00413BA8">
        <w:t>, FAST</w:t>
      </w:r>
      <w:r w:rsidR="003F6F34">
        <w:t xml:space="preserve"> </w:t>
      </w:r>
      <w:r w:rsidR="003F6F34">
        <w:fldChar w:fldCharType="begin" w:fldLock="1"/>
      </w:r>
      <w:r w:rsidR="00617147">
        <w:instrText>ADDIN CSL_CITATION { "citationItems" : [ { "id" : "ITEM-1", "itemData" : { "author" : [ { "dropping-particle" : "", "family" : "Rosten", "given" : "E", "non-dropping-particle" : "", "parse-names" : false, "suffix" : "" }, { "dropping-particle" : "", "family" : "Drummond", "given" : "T", "non-dropping-particle" : "", "parse-names" : false, "suffix" : "" } ], "container-title" : "Computer Vision\u2013ECCV 2006", "id" : "ITEM-1", "issued" : { "date-parts" : [ [ "2006" ] ] }, "title" : "Machine learning for high-speed corner detection", "type" : "article-journal" }, "uris" : [ "http://www.mendeley.com/documents/?uuid=79351683-345f-49f7-a336-e8719b55567c" ] } ], "mendeley" : { "previouslyFormattedCitation" : "[9]" }, "properties" : { "noteIndex" : 0 }, "schema" : "https://github.com/citation-style-language/schema/raw/master/csl-citation.json" }</w:instrText>
      </w:r>
      <w:r w:rsidR="003F6F34">
        <w:fldChar w:fldCharType="separate"/>
      </w:r>
      <w:r w:rsidR="00613059" w:rsidRPr="00613059">
        <w:rPr>
          <w:noProof/>
        </w:rPr>
        <w:t>[9]</w:t>
      </w:r>
      <w:r w:rsidR="003F6F34">
        <w:fldChar w:fldCharType="end"/>
      </w:r>
      <w:r w:rsidR="00413BA8">
        <w:t>, ORB</w:t>
      </w:r>
      <w:r w:rsidR="003F6F34">
        <w:t xml:space="preserve"> </w:t>
      </w:r>
      <w:r w:rsidR="003F6F34">
        <w:fldChar w:fldCharType="begin" w:fldLock="1"/>
      </w:r>
      <w:r w:rsidR="00617147">
        <w:instrText>ADDIN CSL_CITATION { "citationItems" : [ { "id" : "ITEM-1", "itemData" : { "author" : [ { "dropping-particle" : "", "family" : "Rublee", "given" : "E", "non-dropping-particle" : "", "parse-names" : false, "suffix" : "" }, { "dropping-particle" : "", "family" : "Rabaud", "given" : "V", "non-dropping-particle" : "", "parse-names" : false, "suffix" : "" } ], "container-title" : "Computer Vision (ICCV \u2026", "id" : "ITEM-1", "issued" : { "date-parts" : [ [ "2011" ] ] }, "title" : "ORB: an efficient alternative to SIFT or SURF", "type" : "article-journal" }, "uris" : [ "http://www.mendeley.com/documents/?uuid=1eaffac8-1538-42bb-a038-613aac1f9933" ] } ], "mendeley" : { "previouslyFormattedCitation" : "[10]" }, "properties" : { "noteIndex" : 0 }, "schema" : "https://github.com/citation-style-language/schema/raw/master/csl-citation.json" }</w:instrText>
      </w:r>
      <w:r w:rsidR="003F6F34">
        <w:fldChar w:fldCharType="separate"/>
      </w:r>
      <w:r w:rsidR="00613059" w:rsidRPr="00613059">
        <w:rPr>
          <w:noProof/>
        </w:rPr>
        <w:t>[10]</w:t>
      </w:r>
      <w:r w:rsidR="003F6F34">
        <w:fldChar w:fldCharType="end"/>
      </w:r>
      <w:r w:rsidR="00413BA8">
        <w:t>, BRISK</w:t>
      </w:r>
      <w:r w:rsidR="003F6F34">
        <w:t xml:space="preserve"> </w:t>
      </w:r>
      <w:r w:rsidR="003F6F34">
        <w:fldChar w:fldCharType="begin" w:fldLock="1"/>
      </w:r>
      <w:r w:rsidR="00617147">
        <w:instrText>ADDIN CSL_CITATION { "citationItems" : [ { "id" : "ITEM-1", "itemData" : { "author" : [ { "dropping-particle" : "", "family" : "Leutenegger", "given" : "S", "non-dropping-particle" : "", "parse-names" : false, "suffix" : "" } ], "container-title" : "Computer Vision (ICCV), \u2026", "id" : "ITEM-1", "issued" : { "date-parts" : [ [ "2011" ] ] }, "title" : "BRISK: Binary robust invariant scalable keypoints", "type" : "article-journal" }, "uris" : [ "http://www.mendeley.com/documents/?uuid=7427c1ee-0b6e-444d-85c2-7df454890a3a" ] } ], "mendeley" : { "previouslyFormattedCitation" : "[11]" }, "properties" : { "noteIndex" : 0 }, "schema" : "https://github.com/citation-style-language/schema/raw/master/csl-citation.json" }</w:instrText>
      </w:r>
      <w:r w:rsidR="003F6F34">
        <w:fldChar w:fldCharType="separate"/>
      </w:r>
      <w:r w:rsidR="00613059" w:rsidRPr="00613059">
        <w:rPr>
          <w:noProof/>
        </w:rPr>
        <w:t>[11]</w:t>
      </w:r>
      <w:r w:rsidR="003F6F34">
        <w:fldChar w:fldCharType="end"/>
      </w:r>
      <w:r w:rsidR="00413BA8">
        <w:t>, STAR</w:t>
      </w:r>
      <w:r w:rsidR="003F6F34">
        <w:t xml:space="preserve"> </w:t>
      </w:r>
      <w:r w:rsidR="003F6F34">
        <w:fldChar w:fldCharType="begin" w:fldLock="1"/>
      </w:r>
      <w:r w:rsidR="00617147">
        <w:instrText>ADDIN CSL_CITATION { "citationItems" : [ { "id" : "ITEM-1", "itemData" : { "author" : [ { "dropping-particle" : "", "family" : "Agrawal", "given" : "M", "non-dropping-particle" : "", "parse-names" : false, "suffix" : "" }, { "dropping-particle" : "", "family" : "Konolige", "given" : "K", "non-dropping-particle" : "", "parse-names" : false, "suffix" : "" }, { "dropping-particle" : "", "family" : "Blas", "given" : "MR", "non-dropping-particle" : "", "parse-names" : false, "suffix" : "" } ], "container-title" : "Computer Vision\u2013ECCV 2008", "id" : "ITEM-1", "issued" : { "date-parts" : [ [ "2008" ] ] }, "title" : "Censure: Center surround extremas for realtime feature detection and matching", "type" : "article-journal" }, "uris" : [ "http://www.mendeley.com/documents/?uuid=fd18fe4f-cb6d-42a6-b186-9642b9828343" ] } ], "mendeley" : { "previouslyFormattedCitation" : "[12]" }, "properties" : { "noteIndex" : 0 }, "schema" : "https://github.com/citation-style-language/schema/raw/master/csl-citation.json" }</w:instrText>
      </w:r>
      <w:r w:rsidR="003F6F34">
        <w:fldChar w:fldCharType="separate"/>
      </w:r>
      <w:r w:rsidR="00613059" w:rsidRPr="00613059">
        <w:rPr>
          <w:noProof/>
        </w:rPr>
        <w:t>[12]</w:t>
      </w:r>
      <w:r w:rsidR="003F6F34">
        <w:fldChar w:fldCharType="end"/>
      </w:r>
      <w:r w:rsidR="00413BA8">
        <w:t xml:space="preserve"> and</w:t>
      </w:r>
      <w:r w:rsidR="00C95689">
        <w:t xml:space="preserve"> MSER</w:t>
      </w:r>
      <w:r w:rsidR="003F6F34">
        <w:t xml:space="preserve"> </w:t>
      </w:r>
      <w:r w:rsidR="003F6F34">
        <w:fldChar w:fldCharType="begin" w:fldLock="1"/>
      </w:r>
      <w:r w:rsidR="00617147">
        <w:instrText>ADDIN CSL_CITATION { "citationItems" : [ { "id" : "ITEM-1", "itemData" : { "author" : [ { "dropping-particle" : "", "family" : "Matas", "given" : "J", "non-dropping-particle" : "", "parse-names" : false, "suffix" : "" }, { "dropping-particle" : "", "family" : "Chum", "given" : "O", "non-dropping-particle" : "", "parse-names" : false, "suffix" : "" }, { "dropping-particle" : "", "family" : "Urban", "given" : "M", "non-dropping-particle" : "", "parse-names" : false, "suffix" : "" }, { "dropping-particle" : "", "family" : "Pajdla", "given" : "T", "non-dropping-particle" : "", "parse-names" : false, "suffix" : "" } ], "container-title" : "Image and vision computing", "id" : "ITEM-1", "issued" : { "date-parts" : [ [ "2004" ] ] }, "title" : "Robust wide-baseline stereo from maximally stable extremal regions", "type" : "article-journal" }, "uris" : [ "http://www.mendeley.com/documents/?uuid=4c93dc20-a26f-4cf3-85eb-1b73e9eacd01" ] } ], "mendeley" : { "previouslyFormattedCitation" : "[13]" }, "properties" : { "noteIndex" : 0 }, "schema" : "https://github.com/citation-style-language/schema/raw/master/csl-citation.json" }</w:instrText>
      </w:r>
      <w:r w:rsidR="003F6F34">
        <w:fldChar w:fldCharType="separate"/>
      </w:r>
      <w:r w:rsidR="00613059" w:rsidRPr="00613059">
        <w:rPr>
          <w:noProof/>
        </w:rPr>
        <w:t>[13]</w:t>
      </w:r>
      <w:r w:rsidR="003F6F34">
        <w:fldChar w:fldCharType="end"/>
      </w:r>
      <w:r w:rsidR="00C95689">
        <w:t>), feature descriptors</w:t>
      </w:r>
      <w:r w:rsidR="00413BA8">
        <w:t xml:space="preserve"> (SIFT, SURF, FREAK</w:t>
      </w:r>
      <w:r w:rsidR="0011608B">
        <w:t xml:space="preserve"> </w:t>
      </w:r>
      <w:r w:rsidR="0011608B">
        <w:fldChar w:fldCharType="begin" w:fldLock="1"/>
      </w:r>
      <w:r w:rsidR="00617147">
        <w:instrText>ADDIN CSL_CITATION { "citationItems" : [ { "id" : "ITEM-1", "itemData" : {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Computer Vision and \u2026", "id" : "ITEM-1", "issued" : { "date-parts" : [ [ "2012" ] ] }, "title" : "Freak: Fast retina keypoint", "type" : "article-journal" }, "uris" : [ "http://www.mendeley.com/documents/?uuid=976939fc-09da-4882-a274-896f3daa1e67" ] } ], "mendeley" : { "previouslyFormattedCitation" : "[14]" }, "properties" : { "noteIndex" : 0 }, "schema" : "https://github.com/citation-style-language/schema/raw/master/csl-citation.json" }</w:instrText>
      </w:r>
      <w:r w:rsidR="0011608B">
        <w:fldChar w:fldCharType="separate"/>
      </w:r>
      <w:r w:rsidR="00613059" w:rsidRPr="00613059">
        <w:rPr>
          <w:noProof/>
        </w:rPr>
        <w:t>[14]</w:t>
      </w:r>
      <w:r w:rsidR="0011608B">
        <w:fldChar w:fldCharType="end"/>
      </w:r>
      <w:r w:rsidR="00413BA8">
        <w:t>, BRIEF</w:t>
      </w:r>
      <w:r w:rsidR="0011608B">
        <w:t xml:space="preserve"> </w:t>
      </w:r>
      <w:r w:rsidR="0011608B">
        <w:fldChar w:fldCharType="begin" w:fldLock="1"/>
      </w:r>
      <w:r w:rsidR="00617147">
        <w:instrText>ADDIN CSL_CITATION { "citationItems" : [ { "id" : "ITEM-1", "itemData" : { "author" : [ { "dropping-particle" : "", "family" : "Calonder", "given" : "M", "non-dropping-particle" : "", "parse-names" : false, "suffix" : "" }, { "dropping-particle" : "", "family" : "Lepetit", "given" : "V", "non-dropping-particle" : "", "parse-names" : false, "suffix" : "" }, { "dropping-particle" : "", "family" : "Strecha", "given" : "C", "non-dropping-particle" : "", "parse-names" : false, "suffix" : "" }, { "dropping-particle" : "", "family" : "Fua", "given" : "P", "non-dropping-particle" : "", "parse-names" : false, "suffix" : "" } ], "container-title" : "Computer Vision\u2013ECCV 2010", "id" : "ITEM-1", "issued" : { "date-parts" : [ [ "2010" ] ] }, "title" : "Brief: Binary robust independent elementary features", "type" : "article-journal" }, "uris" : [ "http://www.mendeley.com/documents/?uuid=6a80d88a-b18d-495a-8a3a-20b9e17cfc88" ] } ], "mendeley" : { "previouslyFormattedCitation" : "[15]" }, "properties" : { "noteIndex" : 0 }, "schema" : "https://github.com/citation-style-language/schema/raw/master/csl-citation.json" }</w:instrText>
      </w:r>
      <w:r w:rsidR="0011608B">
        <w:fldChar w:fldCharType="separate"/>
      </w:r>
      <w:r w:rsidR="00613059" w:rsidRPr="00613059">
        <w:rPr>
          <w:noProof/>
        </w:rPr>
        <w:t>[15]</w:t>
      </w:r>
      <w:r w:rsidR="0011608B">
        <w:fldChar w:fldCharType="end"/>
      </w:r>
      <w:r w:rsidR="00413BA8">
        <w:t>, ORB and</w:t>
      </w:r>
      <w:r w:rsidR="00C95689">
        <w:t xml:space="preserve"> BRISK), d</w:t>
      </w:r>
      <w:r w:rsidR="00413BA8">
        <w:t>escriptor matchers (FLANN and</w:t>
      </w:r>
      <w:r w:rsidR="00C95689">
        <w:t xml:space="preserve"> </w:t>
      </w:r>
      <w:proofErr w:type="spellStart"/>
      <w:r w:rsidR="00C95689">
        <w:t>BFMatcher</w:t>
      </w:r>
      <w:proofErr w:type="spellEnd"/>
      <w:r w:rsidR="00C95689">
        <w:t>) and classifiers (Support Vector Machines</w:t>
      </w:r>
      <w:r w:rsidR="009D6F0C">
        <w:t xml:space="preserve"> </w:t>
      </w:r>
      <w:r w:rsidR="009D6F0C">
        <w:fldChar w:fldCharType="begin" w:fldLock="1"/>
      </w:r>
      <w:r w:rsidR="00617147">
        <w:instrText>ADDIN CSL_CITATION { "citationItems" : [ { "id" : "ITEM-1", "itemData" : { "author" : [ { "dropping-particle" : "", "family" : "Burges", "given" : "C", "non-dropping-particle" : "", "parse-names" : false, "suffix" : "" } ], "id" : "ITEM-1", "issued" : { "date-parts" : [ [ "1998" ] ] }, "title" : "A Tutorial on Support Vector Machines for Pattern", "type" : "article" }, "uris" : [ "http://www.mendeley.com/documents/?uuid=bb0455b3-594d-441e-a924-d8b20fdda7e8" ] } ], "mendeley" : { "previouslyFormattedCitation" : "[16]" }, "properties" : { "noteIndex" : 0 }, "schema" : "https://github.com/citation-style-language/schema/raw/master/csl-citation.json" }</w:instrText>
      </w:r>
      <w:r w:rsidR="009D6F0C">
        <w:fldChar w:fldCharType="separate"/>
      </w:r>
      <w:r w:rsidR="009D6F0C" w:rsidRPr="009D6F0C">
        <w:rPr>
          <w:noProof/>
        </w:rPr>
        <w:t>[16]</w:t>
      </w:r>
      <w:r w:rsidR="009D6F0C">
        <w:fldChar w:fldCharType="end"/>
      </w:r>
      <w:r w:rsidR="0011608B">
        <w:t xml:space="preserve"> </w:t>
      </w:r>
      <w:r w:rsidR="0011608B">
        <w:fldChar w:fldCharType="begin" w:fldLock="1"/>
      </w:r>
      <w:r w:rsidR="00617147">
        <w:instrText>ADDIN CSL_CITATION { "citationItems" : [ { "id" : "ITEM-1", "itemData" : { "author" : [ { "dropping-particle" : "", "family" : "Chang", "given" : "CC", "non-dropping-particle" : "", "parse-names" : false, "suffix" : "" }, { "dropping-particle" : "", "family" : "Lin", "given" : "CJ", "non-dropping-particle" : "", "parse-names" : false, "suffix" : "" } ], "container-title" : "ACM Transactions on Intelligent Systems and \u2026", "id" : "ITEM-1", "issued" : { "date-parts" : [ [ "2011" ] ] }, "title" : "LIBSVM: a library for support vector machines", "type" : "article-journal" }, "uris" : [ "http://www.mendeley.com/documents/?uuid=4f606924-71e8-4188-a1f1-ca3236e19a43" ] } ], "mendeley" : { "previouslyFormattedCitation" : "[17]" }, "properties" : { "noteIndex" : 0 }, "schema" : "https://github.com/citation-style-language/schema/raw/master/csl-citation.json" }</w:instrText>
      </w:r>
      <w:r w:rsidR="0011608B">
        <w:fldChar w:fldCharType="separate"/>
      </w:r>
      <w:r w:rsidR="009D6F0C" w:rsidRPr="009D6F0C">
        <w:rPr>
          <w:noProof/>
        </w:rPr>
        <w:t>[17]</w:t>
      </w:r>
      <w:r w:rsidR="0011608B">
        <w:fldChar w:fldCharType="end"/>
      </w:r>
      <w:r w:rsidR="00C95689">
        <w:t xml:space="preserve">, </w:t>
      </w:r>
      <w:r w:rsidR="00C95689" w:rsidRPr="00C95689">
        <w:t>Artificial Neural Networks</w:t>
      </w:r>
      <w:r w:rsidR="0011608B">
        <w:t xml:space="preserve"> </w:t>
      </w:r>
      <w:r w:rsidR="0011608B">
        <w:fldChar w:fldCharType="begin" w:fldLock="1"/>
      </w:r>
      <w:r w:rsidR="00617147">
        <w:instrText>ADDIN CSL_CITATION { "citationItems" : [ { "id" : "ITEM-1", "itemData" : { "author" : [ { "dropping-particle" : "", "family" : "Riedmiller", "given" : "M", "non-dropping-particle" : "", "parse-names" : false, "suffix" : "" }, { "dropping-particle" : "", "family" : "Braun", "given" : "H", "non-dropping-particle" : "", "parse-names" : false, "suffix" : "" } ], "container-title" : "Neural Networks, 1993., IEEE \u2026", "id" : "ITEM-1", "issued" : { "date-parts" : [ [ "1993" ] ] }, "title" : "A direct adaptive method for faster backpropagation learning: The RPROP algorithm", "type" : "article-journal" }, "uris" : [ "http://www.mendeley.com/documents/?uuid=8991596d-2119-4cad-b09d-ff2769b9e7ff" ] } ], "mendeley" : { "previouslyFormattedCitation" : "[18]" }, "properties" : { "noteIndex" : 0 }, "schema" : "https://github.com/citation-style-language/schema/raw/master/csl-citation.json" }</w:instrText>
      </w:r>
      <w:r w:rsidR="0011608B">
        <w:fldChar w:fldCharType="separate"/>
      </w:r>
      <w:r w:rsidR="009D6F0C" w:rsidRPr="009D6F0C">
        <w:rPr>
          <w:noProof/>
        </w:rPr>
        <w:t>[18]</w:t>
      </w:r>
      <w:r w:rsidR="0011608B">
        <w:fldChar w:fldCharType="end"/>
      </w:r>
      <w:r w:rsidR="00C95689">
        <w:t xml:space="preserve">, </w:t>
      </w:r>
      <w:r w:rsidR="00C95689" w:rsidRPr="00C95689">
        <w:t>Normal Bayes Classifier</w:t>
      </w:r>
      <w:r w:rsidR="009D6F0C">
        <w:t xml:space="preserve"> </w:t>
      </w:r>
      <w:r w:rsidR="009D6F0C">
        <w:fldChar w:fldCharType="begin" w:fldLock="1"/>
      </w:r>
      <w:r w:rsidR="00617147">
        <w:instrText>ADDIN CSL_CITATION { "citationItems" : [ { "id" : "ITEM-1", "itemData" : { "DOI" : "10.1016/0098-3004(96)00017-9", "ISBN" : "978-0122698514", "ISSN" : "15537358", "PMID" : "21124870", "abstract" : "This completely revised second edition presents an introduction to statistical pattern recognition. Pattern recognition in general covers a wide range of problems: it is applied to engineering problems, such as character readers and wave form analysis as well as to brain modeling in biology and psychology. Statistical decision and estimation, which are the main subjects of this book, are regarded as fundamental to the study of pattern recognition. This book is appropriate as a text for introductory courses in pattern recognition and as a reference book for workers in the field. Each chapter contains computer projects as well as exercises.", "author" : [ { "dropping-particle" : "", "family" : "Fukunaga", "given" : "Keinosuke", "non-dropping-particle" : "", "parse-names" : false, "suffix" : "" } ], "container-title" : "Pattern Recognition", "editor" : [ { "dropping-particle" : "", "family" : "Rheinboldt", "given" : "Werner", "non-dropping-particle" : "", "parse-names" : false, "suffix" : "" } ], "id" : "ITEM-1", "issue" : "7", "issued" : { "date-parts" : [ [ "1990" ] ] }, "page" : "833-834", "publisher" : "Academic Press", "title" : "Introduction to Statistical Pattern Recognition", "type" : "book", "volume" : "22" }, "uris" : [ "http://www.mendeley.com/documents/?uuid=91705961-4652-4e77-a30a-65474af4cf03" ] } ], "mendeley" : { "previouslyFormattedCitation" : "[19]" }, "properties" : { "noteIndex" : 0 }, "schema" : "https://github.com/citation-style-language/schema/raw/master/csl-citation.json" }</w:instrText>
      </w:r>
      <w:r w:rsidR="009D6F0C">
        <w:fldChar w:fldCharType="separate"/>
      </w:r>
      <w:r w:rsidR="009D6F0C" w:rsidRPr="009D6F0C">
        <w:rPr>
          <w:noProof/>
        </w:rPr>
        <w:t>[19]</w:t>
      </w:r>
      <w:r w:rsidR="009D6F0C">
        <w:fldChar w:fldCharType="end"/>
      </w:r>
      <w:r w:rsidR="00C95689">
        <w:t xml:space="preserve">, </w:t>
      </w:r>
      <w:r w:rsidR="00C95689" w:rsidRPr="00C95689">
        <w:t>Decision Trees</w:t>
      </w:r>
      <w:r w:rsidR="009D6F0C">
        <w:t xml:space="preserve"> </w:t>
      </w:r>
      <w:r w:rsidR="009D6F0C">
        <w:fldChar w:fldCharType="begin" w:fldLock="1"/>
      </w:r>
      <w:r w:rsidR="00617147">
        <w:instrText>ADDIN CSL_CITATION { "citationItems" : [ { "id" : "ITEM-1", "itemData" : { "ISBN" : "0412048418", "PMID" : "462029", "abstract" : "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 "author" : [ { "dropping-particle" : "", "family" : "Breiman", "given" : "L", "non-dropping-particle" : "", "parse-names" : false, "suffix" : "" }, { "dropping-particle" : "", "family" : "Friedman", "given" : "J H", "non-dropping-particle" : "", "parse-names" : false, "suffix" : "" }, { "dropping-particle" : "", "family" : "Olshen", "given" : "R A", "non-dropping-particle" : "", "parse-names" : false, "suffix" : "" }, { "dropping-particle" : "", "family" : "Stone", "given" : "C J", "non-dropping-particle" : "", "parse-names" : false, "suffix" : "" } ], "container-title" : "The Wadsworth statisticsprobability series", "id" : "ITEM-1", "issued" : { "date-parts" : [ [ "1984" ] ] }, "page" : "368", "title" : "Classification and Regression Trees", "type" : "book", "volume" : "19" }, "uris" : [ "http://www.mendeley.com/documents/?uuid=68a6de79-cb68-446c-b081-0cc44210816a" ] } ], "mendeley" : { "previouslyFormattedCitation" : "[20]" }, "properties" : { "noteIndex" : 0 }, "schema" : "https://github.com/citation-style-language/schema/raw/master/csl-citation.json" }</w:instrText>
      </w:r>
      <w:r w:rsidR="009D6F0C">
        <w:fldChar w:fldCharType="separate"/>
      </w:r>
      <w:r w:rsidR="009D6F0C" w:rsidRPr="009D6F0C">
        <w:rPr>
          <w:noProof/>
        </w:rPr>
        <w:t>[20]</w:t>
      </w:r>
      <w:r w:rsidR="009D6F0C">
        <w:fldChar w:fldCharType="end"/>
      </w:r>
      <w:r w:rsidR="00C95689">
        <w:t xml:space="preserve">, </w:t>
      </w:r>
      <w:r w:rsidR="00C95689" w:rsidRPr="00C95689">
        <w:t>Boosting</w:t>
      </w:r>
      <w:r w:rsidR="009D6F0C">
        <w:t xml:space="preserve"> </w:t>
      </w:r>
      <w:r w:rsidR="009D6F0C">
        <w:fldChar w:fldCharType="begin" w:fldLock="1"/>
      </w:r>
      <w:r w:rsidR="00617147">
        <w:instrText>ADDIN CSL_CITATION { "citationItems" : [ { "id" : "ITEM-1", "itemData" : { "DOI" : "10.1214/aos/1016218223", "ISBN" : "00905364", "ISSN" : "0090-5364", "PMID" : "2565644", "abstract" : "Boosting is one of the most important recent developments in classification methodology. Boosting works by sequentially applying a classification algorithm to reweighted versions of the training data and then taking a weighted majority vote of the sequence of classifiers thus produced. For many classification algorithms, this simple strategy results in dramatic improvements in performance. We show that this seemingly mysterious phenomenon can be understood in terms of well-known statistical principles, namely additive modeling and maximum likelihood. For the two-class problem, boosting can be viewed as an approximation to additive modeling on the logistic scale using maximum Bernoulli likelihood as a criterion. We develop more direct approximations and show that they exhibit nearly identical results to boosting. Direct multiclass generalizations based on multinomial likelihood are derived that exhibit performance comparable to other recently proposed multiclass generalizations of boosting in most situations, and far superior in some. We suggest a minor modification to boosting that can reduce computation, often by factors of 10 to 50. Finally, we apply these insights to produce an alternative formulation of boosting decision trees. This approach, based on best-first truncated tree induction, often leads to better performance, and can provide interpretable descriptions of the aggregate decision rule. It is also much faster computationally, making it more suitable to large-scale data mining application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The Annals of Statistics", "id" : "ITEM-1", "issue" : "2", "issued" : { "date-parts" : [ [ "2000" ] ] }, "page" : "337-407", "title" : "Additive logistic regression: a statistical view of boosting (With discussion and a rejoinder by the authors)", "type" : "article", "volume" : "28" }, "uris" : [ "http://www.mendeley.com/documents/?uuid=5f6261b9-838a-47da-97e2-adfc62e34711" ] } ], "mendeley" : { "previouslyFormattedCitation" : "[21]" }, "properties" : { "noteIndex" : 0 }, "schema" : "https://github.com/citation-style-language/schema/raw/master/csl-citation.json" }</w:instrText>
      </w:r>
      <w:r w:rsidR="009D6F0C">
        <w:fldChar w:fldCharType="separate"/>
      </w:r>
      <w:r w:rsidR="009D6F0C" w:rsidRPr="009D6F0C">
        <w:rPr>
          <w:noProof/>
        </w:rPr>
        <w:t>[21]</w:t>
      </w:r>
      <w:r w:rsidR="009D6F0C">
        <w:fldChar w:fldCharType="end"/>
      </w:r>
      <w:r w:rsidR="00C95689">
        <w:t xml:space="preserve">, </w:t>
      </w:r>
      <w:r w:rsidR="00C95689" w:rsidRPr="00C95689">
        <w:t>Gradient Boosting Trees</w:t>
      </w:r>
      <w:r w:rsidR="0011608B">
        <w:t xml:space="preserve"> </w:t>
      </w:r>
      <w:r w:rsidR="0011608B">
        <w:fldChar w:fldCharType="begin" w:fldLock="1"/>
      </w:r>
      <w:r w:rsidR="00617147">
        <w:instrText>ADDIN CSL_CITATION { "citationItems" : [ { "id" : "ITEM-1", "itemData" : { "author" : [ { "dropping-particle" : "", "family" : "Friedman", "given" : "JH", "non-dropping-particle" : "", "parse-names" : false, "suffix" : "" } ], "container-title" : "Annals of Statistics", "id" : "ITEM-1", "issued" : { "date-parts" : [ [ "2001" ] ] }, "title" : "Greedy function approximation: a gradient boosting machine", "type" : "article-journal" }, "uris" : [ "http://www.mendeley.com/documents/?uuid=dd6df296-9af6-4aa2-8b90-1b41a74b0592" ] } ], "mendeley" : { "previouslyFormattedCitation" : "[22]" }, "properties" : { "noteIndex" : 0 }, "schema" : "https://github.com/citation-style-language/schema/raw/master/csl-citation.json" }</w:instrText>
      </w:r>
      <w:r w:rsidR="0011608B">
        <w:fldChar w:fldCharType="separate"/>
      </w:r>
      <w:r w:rsidR="009D6F0C" w:rsidRPr="009D6F0C">
        <w:rPr>
          <w:noProof/>
        </w:rPr>
        <w:t>[22]</w:t>
      </w:r>
      <w:r w:rsidR="0011608B">
        <w:fldChar w:fldCharType="end"/>
      </w:r>
      <w:r w:rsidR="00C95689">
        <w:t xml:space="preserve">, </w:t>
      </w:r>
      <w:r w:rsidR="00C95689" w:rsidRPr="00C95689">
        <w:t>Random Trees</w:t>
      </w:r>
      <w:r w:rsidR="00413BA8">
        <w:t xml:space="preserve"> and</w:t>
      </w:r>
      <w:r w:rsidR="00C95689">
        <w:t xml:space="preserve"> </w:t>
      </w:r>
      <w:r w:rsidR="00C95689" w:rsidRPr="00C95689">
        <w:t>Extremely Randomized Trees</w:t>
      </w:r>
      <w:r w:rsidR="0011608B">
        <w:t xml:space="preserve"> </w:t>
      </w:r>
      <w:r w:rsidR="0011608B">
        <w:fldChar w:fldCharType="begin" w:fldLock="1"/>
      </w:r>
      <w:r w:rsidR="00617147">
        <w:instrText>ADDIN CSL_CITATION { "citationItems" : [ { "id" : "ITEM-1", "itemData" : { "author" : [ { "dropping-particle" : "", "family" : "Geurts", "given" : "P", "non-dropping-particle" : "", "parse-names" : false, "suffix" : "" }, { "dropping-particle" : "", "family" : "Ernst", "given" : "D", "non-dropping-particle" : "", "parse-names" : false, "suffix" : "" }, { "dropping-particle" : "", "family" : "Wehenkel", "given" : "L", "non-dropping-particle" : "", "parse-names" : false, "suffix" : "" } ], "container-title" : "Machine learning", "id" : "ITEM-1", "issued" : { "date-parts" : [ [ "2006" ] ] }, "title" : "Extremely randomized trees", "type" : "article-journal" }, "uris" : [ "http://www.mendeley.com/documents/?uuid=1833cc9e-aab9-4387-aafe-7711d4fe7b3c" ] } ], "mendeley" : { "previouslyFormattedCitation" : "[23]" }, "properties" : { "noteIndex" : 0 }, "schema" : "https://github.com/citation-style-language/schema/raw/master/csl-citation.json" }</w:instrText>
      </w:r>
      <w:r w:rsidR="0011608B">
        <w:fldChar w:fldCharType="separate"/>
      </w:r>
      <w:r w:rsidR="009D6F0C" w:rsidRPr="009D6F0C">
        <w:rPr>
          <w:noProof/>
        </w:rPr>
        <w:t>[23]</w:t>
      </w:r>
      <w:r w:rsidR="0011608B">
        <w:fldChar w:fldCharType="end"/>
      </w:r>
      <w:r w:rsidR="00C95689">
        <w:t>).</w:t>
      </w:r>
    </w:p>
    <w:p w:rsidR="00413BA8" w:rsidRDefault="00890438" w:rsidP="000200C9">
      <w:pPr>
        <w:pStyle w:val="Normaltext"/>
      </w:pPr>
      <w:r>
        <w:t xml:space="preserve">In the next sections </w:t>
      </w:r>
      <w:r w:rsidR="00D01DF9">
        <w:t xml:space="preserve">it </w:t>
      </w:r>
      <w:r>
        <w:t xml:space="preserve">will be presented the main algorithms used to implement the recognition system, and </w:t>
      </w:r>
      <w:r w:rsidR="00D01DF9">
        <w:t xml:space="preserve">it will be discussed the results </w:t>
      </w:r>
      <w:r w:rsidR="00FD498A">
        <w:t>achieved</w:t>
      </w:r>
      <w:r w:rsidR="00D01DF9">
        <w:t>.</w:t>
      </w:r>
    </w:p>
    <w:p w:rsidR="008B032D" w:rsidRDefault="008B032D" w:rsidP="008B032D">
      <w:pPr>
        <w:pStyle w:val="Cabealho1"/>
      </w:pPr>
      <w:r>
        <w:t>Related work</w:t>
      </w:r>
    </w:p>
    <w:p w:rsidR="008B032D" w:rsidRDefault="008B032D" w:rsidP="000200C9">
      <w:pPr>
        <w:pStyle w:val="Normaltext"/>
      </w:pPr>
      <w:r w:rsidRPr="00666489">
        <w:t>The Bag of Words model</w:t>
      </w:r>
      <w:r w:rsidR="00D76973">
        <w:t xml:space="preserve"> </w:t>
      </w:r>
      <w:r w:rsidR="00D76973">
        <w:fldChar w:fldCharType="begin" w:fldLock="1"/>
      </w:r>
      <w:r w:rsidR="00617147">
        <w:instrText>ADDIN CSL_CITATION { "citationItems" : [ { "id" : "ITEM-1", "itemData" : { "author" : [ { "dropping-particle" : "", "family" : "Csurka", "given" : "G", "non-dropping-particle" : "", "parse-names" : false, "suffix" : "" }, { "dropping-particle" : "", "family" : "Dance", "given" : "C", "non-dropping-particle" : "", "parse-names" : false, "suffix" : "" } ], "container-title" : "Workshop on statistical \u2026", "id" : "ITEM-1", "issued" : { "date-parts" : [ [ "2004" ] ] }, "title" : "Visual categorization with bags of keypoints", "type" : "article-journal" }, "uris" : [ "http://www.mendeley.com/documents/?uuid=d5641359-b77b-4b9b-bbca-e12ae14611de" ] } ], "mendeley" : { "previouslyFormattedCitation" : "[1]" }, "properties" : { "noteIndex" : 0 }, "schema" : "https://github.com/citation-style-language/schema/raw/master/csl-citation.json" }</w:instrText>
      </w:r>
      <w:r w:rsidR="00D76973">
        <w:fldChar w:fldCharType="separate"/>
      </w:r>
      <w:r w:rsidR="00D76973" w:rsidRPr="00D76973">
        <w:rPr>
          <w:noProof/>
        </w:rPr>
        <w:t>[1]</w:t>
      </w:r>
      <w:r w:rsidR="00D76973">
        <w:fldChar w:fldCharType="end"/>
      </w:r>
      <w:r w:rsidRPr="00666489">
        <w:t xml:space="preserve"> had its inception in</w:t>
      </w:r>
      <w:r w:rsidR="00666489">
        <w:t xml:space="preserve"> the document classification </w:t>
      </w:r>
      <w:r w:rsidR="00D76973">
        <w:t xml:space="preserve">realm, but its concepts can be extended to image recognition by treating image features as words. For that a visual vocabulary must be built from the target objects </w:t>
      </w:r>
      <w:r w:rsidR="003149B2">
        <w:t xml:space="preserve">features </w:t>
      </w:r>
      <w:r w:rsidR="00D76973">
        <w:t>and a classifier must be trained</w:t>
      </w:r>
      <w:r w:rsidR="003149B2">
        <w:t xml:space="preserve"> with samples built upon this visual vocabulary.</w:t>
      </w:r>
    </w:p>
    <w:p w:rsidR="00967ED0" w:rsidRDefault="00967ED0" w:rsidP="000200C9">
      <w:pPr>
        <w:pStyle w:val="Normaltext"/>
      </w:pPr>
      <w:r>
        <w:t xml:space="preserve">To detect the regions in the image where the target object is located, a sliding window technique </w:t>
      </w:r>
      <w:r w:rsidR="00617147">
        <w:fldChar w:fldCharType="begin" w:fldLock="1"/>
      </w:r>
      <w:r w:rsidR="00617147">
        <w:instrText>ADDIN CSL_CITATION { "citationItems" : [ { "id" : "ITEM-1", "itemData" : { "author" : [ { "dropping-particle" : "", "family" : "Lampert", "given" : "CH", "non-dropping-particle" : "", "parse-names" : false, "suffix" : "" } ], "container-title" : "Computer Vision and \u2026", "id" : "ITEM-1", "issued" : { "date-parts" : [ [ "2008" ] ] }, "title" : "Beyond sliding windows: Object localization by efficient subwindow search", "type" : "article-journal" }, "uris" : [ "http://www.mendeley.com/documents/?uuid=de64c1ab-1365-4047-991e-273e0257cb03" ] } ], "mendeley" : { "previouslyFormattedCitation" : "[24]" }, "properties" : { "noteIndex" : 0 }, "schema" : "https://github.com/citation-style-language/schema/raw/master/csl-citation.json" }</w:instrText>
      </w:r>
      <w:r w:rsidR="00617147">
        <w:fldChar w:fldCharType="separate"/>
      </w:r>
      <w:r w:rsidR="00617147" w:rsidRPr="00617147">
        <w:rPr>
          <w:noProof/>
        </w:rPr>
        <w:t>[24]</w:t>
      </w:r>
      <w:r w:rsidR="00617147">
        <w:fldChar w:fldCharType="end"/>
      </w:r>
      <w:r w:rsidR="00617147">
        <w:t xml:space="preserve"> </w:t>
      </w:r>
      <w:r>
        <w:t xml:space="preserve">can be employed, in which several regions of interest with different sizes are tested in order to </w:t>
      </w:r>
      <w:r w:rsidR="0068058C">
        <w:t>retrieve</w:t>
      </w:r>
      <w:r w:rsidR="00A427F1">
        <w:t xml:space="preserve"> an approximate location of the target object.</w:t>
      </w:r>
    </w:p>
    <w:p w:rsidR="003149B2" w:rsidRDefault="003149B2" w:rsidP="000200C9">
      <w:pPr>
        <w:pStyle w:val="Normaltext"/>
      </w:pPr>
      <w:r>
        <w:t>With a well-trained classifier, the Bag of Words approach can be used in real time applications with very good results</w:t>
      </w:r>
      <w:r w:rsidR="006774F3">
        <w:t xml:space="preserve"> </w:t>
      </w:r>
      <w:r w:rsidR="006774F3">
        <w:fldChar w:fldCharType="begin" w:fldLock="1"/>
      </w:r>
      <w:r w:rsidR="00617147">
        <w:instrText>ADDIN CSL_CITATION { "citationItems" : [ { "id" : "ITEM-1", "itemData" : { "author" : [ { "dropping-particle" : "", "family" : "Jang", "given" : "DM", "non-dropping-particle" : "", "parse-names" : false, "suffix" : "" }, { "dropping-particle" : "", "family" : "Turk", "given" : "M", "non-dropping-particle" : "", "parse-names" : false, "suffix" : "" } ], "container-title" : "\u2026 of Computer Vision (WACV), 2011 IEEE \u2026", "id" : "ITEM-1", "issued" : { "date-parts" : [ [ "2011" ] ] }, "title" : "Car-Rec: A real time car recognition system", "type" : "article-journal" }, "uris" : [ "http://www.mendeley.com/documents/?uuid=5bafdc82-5605-4e21-8532-ae27e5c53311" ] } ], "mendeley" : { "previouslyFormattedCitation" : "[3]" }, "properties" : { "noteIndex" : 0 }, "schema" : "https://github.com/citation-style-language/schema/raw/master/csl-citation.json" }</w:instrText>
      </w:r>
      <w:r w:rsidR="006774F3">
        <w:fldChar w:fldCharType="separate"/>
      </w:r>
      <w:r w:rsidR="006774F3" w:rsidRPr="006774F3">
        <w:rPr>
          <w:noProof/>
        </w:rPr>
        <w:t>[3]</w:t>
      </w:r>
      <w:r w:rsidR="006774F3">
        <w:fldChar w:fldCharType="end"/>
      </w:r>
      <w:r w:rsidR="006774F3">
        <w:t xml:space="preserve"> </w:t>
      </w:r>
      <w:r w:rsidR="006774F3">
        <w:fldChar w:fldCharType="begin" w:fldLock="1"/>
      </w:r>
      <w:r w:rsidR="00617147">
        <w:instrText>ADDIN CSL_CITATION { "citationItems" : [ { "id" : "ITEM-1", "itemData" : { "author" : [ { "dropping-particle" : "", "family" : "Sivic", "given" : "J", "non-dropping-particle" : "", "parse-names" : false, "suffix" : "" }, { "dropping-particle" : "", "family" : "Zisserman", "given" : "A", "non-dropping-particle" : "", "parse-names" : false, "suffix" : "" } ], "container-title" : "Computer Vision, 2003. Proceedings. \u2026", "id" : "ITEM-1", "issued" : { "date-parts" : [ [ "2003" ] ] }, "title" : "Video Google: A text retrieval approach to object matching in videos", "type" : "article-journal" }, "uris" : [ "http://www.mendeley.com/documents/?uuid=9aeb523a-526b-4489-a48f-fd158e6f8c2e" ] } ], "mendeley" : { "previouslyFormattedCitation" : "[25]" }, "properties" : { "noteIndex" : 0 }, "schema" : "https://github.com/citation-style-language/schema/raw/master/csl-citation.json" }</w:instrText>
      </w:r>
      <w:r w:rsidR="006774F3">
        <w:fldChar w:fldCharType="separate"/>
      </w:r>
      <w:r w:rsidR="00617147" w:rsidRPr="00617147">
        <w:rPr>
          <w:noProof/>
        </w:rPr>
        <w:t>[25]</w:t>
      </w:r>
      <w:r w:rsidR="006774F3">
        <w:fldChar w:fldCharType="end"/>
      </w:r>
      <w:r>
        <w:t>. Such good results allow</w:t>
      </w:r>
      <w:r w:rsidR="00B016DA">
        <w:t>s</w:t>
      </w:r>
      <w:r>
        <w:t xml:space="preserve"> its use in </w:t>
      </w:r>
      <w:r w:rsidR="006774F3">
        <w:t>monitoring traffic flow, or its application in autonomous driving vehicles.</w:t>
      </w:r>
    </w:p>
    <w:p w:rsidR="006774F3" w:rsidRDefault="006774F3" w:rsidP="000200C9">
      <w:pPr>
        <w:pStyle w:val="Normaltext"/>
      </w:pPr>
      <w:r>
        <w:t>However, since the Bag of Words approach disregards the relative position of each visual word, a post processing step may be required to segment with precision the regions of interest of the target objects.</w:t>
      </w:r>
    </w:p>
    <w:p w:rsidR="007D530F" w:rsidRDefault="006774F3" w:rsidP="007D530F">
      <w:pPr>
        <w:pStyle w:val="Normaltext"/>
      </w:pPr>
      <w:r>
        <w:t xml:space="preserve">Other approaches were suggested to solve this particular problem. In the Implicit Shape Model </w:t>
      </w:r>
      <w:r>
        <w:fldChar w:fldCharType="begin" w:fldLock="1"/>
      </w:r>
      <w:r w:rsidR="00617147">
        <w:instrText>ADDIN CSL_CITATION { "citationItems" : [ { "id" : "ITEM-1", "itemData" : { "author" : [ { "dropping-particle" : "", "family" : "Thomas", "given" : "A", "non-dropping-particle" : "", "parse-names" : false, "suffix" : "" }, { "dropping-particle" : "", "family" : "Ferrar", "given" : "V", "non-dropping-particle" : "", "parse-names" : false, "suffix" : "" } ], "container-title" : "Computer Vision and \u2026", "id" : "ITEM-1", "issued" : { "date-parts" : [ [ "2006" ] ] }, "title" : "Towards multi-view object class detection", "type" : "article-journal" }, "uris" : [ "http://www.mendeley.com/documents/?uuid=a4eb5265-481d-4cfb-b042-a06ed61459be" ] } ], "mendeley" : { "previouslyFormattedCitation" : "[5]" }, "properties" : { "noteIndex" : 0 }, "schema" : "https://github.com/citation-style-language/schema/raw/master/csl-citation.json" }</w:instrText>
      </w:r>
      <w:r>
        <w:fldChar w:fldCharType="separate"/>
      </w:r>
      <w:r w:rsidRPr="006774F3">
        <w:rPr>
          <w:noProof/>
        </w:rPr>
        <w:t>[5]</w:t>
      </w:r>
      <w:r>
        <w:fldChar w:fldCharType="end"/>
      </w:r>
      <w:r>
        <w:t xml:space="preserve">, </w:t>
      </w:r>
      <w:r w:rsidR="00E944A5">
        <w:t>an extension of the Hough Transform was suggested to obtain a more precise description of the target ob</w:t>
      </w:r>
      <w:r w:rsidR="007A3A43">
        <w:t xml:space="preserve">ject parts and as a result, </w:t>
      </w:r>
      <w:r w:rsidR="00E944A5">
        <w:t>better recognition precision</w:t>
      </w:r>
      <w:r w:rsidR="00194184">
        <w:t xml:space="preserve"> was achieved</w:t>
      </w:r>
      <w:r w:rsidR="00E944A5">
        <w:t>.</w:t>
      </w:r>
    </w:p>
    <w:p w:rsidR="007D530F" w:rsidRDefault="007D530F" w:rsidP="007D530F">
      <w:pPr>
        <w:pStyle w:val="Normaltext"/>
      </w:pPr>
      <w:r>
        <w:t xml:space="preserve">Other methods use image strip features </w:t>
      </w:r>
      <w:r>
        <w:fldChar w:fldCharType="begin" w:fldLock="1"/>
      </w:r>
      <w:r w:rsidR="00617147">
        <w:instrText>ADDIN CSL_CITATION { "citationItems" : [ { "id" : "ITEM-1", "itemData" : { "author" : [ { "dropping-particle" : "", "family" : "Zheng", "given" : "W", "non-dropping-particle" : "", "parse-names" : false, "suffix" : "" }, { "dropping-particle" : "", "family" : "Liang", "given" : "L", "non-dropping-particle" : "", "parse-names" : false, "suffix" : "" } ], "container-title" : "\u2026 and Pattern Recognition, 2009. CVPR 2009 \u2026", "id" : "ITEM-1", "issued" : { "date-parts" : [ [ "2009" ] ] }, "title" : "Fast car detection using image strip features", "type" : "article-journal" }, "uris" : [ "http://www.mendeley.com/documents/?uuid=68922ac6-6aa0-452b-97ba-3ca2952dbafb" ] } ], "mendeley" : { "previouslyFormattedCitation" : "[26]" }, "properties" : { "noteIndex" : 0 }, "schema" : "https://github.com/citation-style-language/schema/raw/master/csl-citation.json" }</w:instrText>
      </w:r>
      <w:r>
        <w:fldChar w:fldCharType="separate"/>
      </w:r>
      <w:r w:rsidR="00617147" w:rsidRPr="00617147">
        <w:rPr>
          <w:noProof/>
        </w:rPr>
        <w:t>[26]</w:t>
      </w:r>
      <w:r>
        <w:fldChar w:fldCharType="end"/>
      </w:r>
      <w:r>
        <w:t xml:space="preserve"> to speed up recognition by focusing in structural parts of the target object or even </w:t>
      </w:r>
      <w:proofErr w:type="spellStart"/>
      <w:r w:rsidRPr="007D530F">
        <w:t>Haar</w:t>
      </w:r>
      <w:proofErr w:type="spellEnd"/>
      <w:r w:rsidRPr="007D530F">
        <w:t xml:space="preserve"> wavelets</w:t>
      </w:r>
      <w:r>
        <w:t xml:space="preserve"> and edge orientation histograms </w:t>
      </w:r>
      <w:r>
        <w:fldChar w:fldCharType="begin" w:fldLock="1"/>
      </w:r>
      <w:r w:rsidR="00617147">
        <w:instrText>ADDIN CSL_CITATION { "citationItems" : [ { "id" : "ITEM-1", "itemData" : { "author" : [ { "dropping-particle" : "", "family" : "Ger\u00f3nimo", "given" : "D", "non-dropping-particle" : "", "parse-names" : false, "suffix" : "" }, { "dropping-particle" : "", "family" : "Sappa", "given" : "A", "non-dropping-particle" : "", "parse-names" : false, "suffix" : "" }, { "dropping-particle" : "", "family" : "L\u00f3pez", "given" : "A", "non-dropping-particle" : "", "parse-names" : false, "suffix" : "" }, { "dropping-particle" : "", "family" : "Ponsa", "given" : "D", "non-dropping-particle" : "", "parse-names" : false, "suffix" : "" } ], "container-title" : "Proceedings of the \u2026", "id" : "ITEM-1", "issued" : { "date-parts" : [ [ "2007" ] ] }, "title" : "Adaptive image sampling and windows classification for on-board pedestrian detection", "type" : "article-journal" }, "uris" : [ "http://www.mendeley.com/documents/?uuid=7696bd01-8bb0-4d91-abdd-5548e27c56e4" ] } ], "mendeley" : { "previouslyFormattedCitation" : "[27]" }, "properties" : { "noteIndex" : 0 }, "schema" : "https://github.com/citation-style-language/schema/raw/master/csl-citation.json" }</w:instrText>
      </w:r>
      <w:r>
        <w:fldChar w:fldCharType="separate"/>
      </w:r>
      <w:r w:rsidR="00617147" w:rsidRPr="00617147">
        <w:rPr>
          <w:noProof/>
        </w:rPr>
        <w:t>[27]</w:t>
      </w:r>
      <w:r>
        <w:fldChar w:fldCharType="end"/>
      </w:r>
      <w:r w:rsidR="00661445">
        <w:t>.</w:t>
      </w:r>
    </w:p>
    <w:p w:rsidR="007D530F" w:rsidRPr="00666489" w:rsidRDefault="007D530F" w:rsidP="007D530F">
      <w:pPr>
        <w:pStyle w:val="Normaltext"/>
      </w:pPr>
    </w:p>
    <w:p w:rsidR="00BE4703" w:rsidRPr="00BE4703" w:rsidRDefault="0089082D" w:rsidP="00413BA8">
      <w:pPr>
        <w:pStyle w:val="Cabealho1"/>
      </w:pPr>
      <w:r>
        <w:lastRenderedPageBreak/>
        <w:t>Recognition system implementation</w:t>
      </w:r>
    </w:p>
    <w:p w:rsidR="00943617" w:rsidRDefault="008870E2" w:rsidP="00943617">
      <w:pPr>
        <w:pStyle w:val="Normaltext"/>
      </w:pPr>
      <w:r>
        <w:t xml:space="preserve">The implementation of the recognition system used OpenCV to </w:t>
      </w:r>
      <w:r w:rsidR="00C3254D">
        <w:t>speed up</w:t>
      </w:r>
      <w:r>
        <w:t xml:space="preserve"> </w:t>
      </w:r>
      <w:r w:rsidR="00C3254D">
        <w:t xml:space="preserve">development and </w:t>
      </w:r>
      <w:r w:rsidR="00943617">
        <w:t>is comprised of several stages that will be discussed in the following subsections.</w:t>
      </w:r>
    </w:p>
    <w:p w:rsidR="00943617" w:rsidRDefault="00943617" w:rsidP="00943617">
      <w:pPr>
        <w:pStyle w:val="Cabealho3"/>
      </w:pPr>
      <w:r w:rsidRPr="00943617">
        <w:t>Preprocessing</w:t>
      </w:r>
    </w:p>
    <w:p w:rsidR="001B715D" w:rsidRDefault="001B715D" w:rsidP="00943617">
      <w:pPr>
        <w:pStyle w:val="Normaltext"/>
      </w:pPr>
      <w:r>
        <w:t xml:space="preserve">To remove noise from the images and improve the detection of good feature points, a preprocessing step is </w:t>
      </w:r>
      <w:r w:rsidR="00C3054D">
        <w:t>applied</w:t>
      </w:r>
      <w:r>
        <w:t xml:space="preserve">. In this stage a bilateral filter is </w:t>
      </w:r>
      <w:r w:rsidR="00EA5D4D">
        <w:t>used</w:t>
      </w:r>
      <w:r>
        <w:t xml:space="preserve"> and is followed by a </w:t>
      </w:r>
      <w:r w:rsidRPr="001B715D">
        <w:t>Contrast Limited Adaptive Histogram Equalization</w:t>
      </w:r>
      <w:r>
        <w:t xml:space="preserve"> (CLAHE) and a correction of contrast and brightness.</w:t>
      </w:r>
    </w:p>
    <w:p w:rsidR="00B120A3" w:rsidRDefault="00B120A3" w:rsidP="00B120A3">
      <w:pPr>
        <w:pStyle w:val="Cabealho3"/>
      </w:pPr>
      <w:r>
        <w:t>Visual vocabulary</w:t>
      </w:r>
    </w:p>
    <w:p w:rsidR="00B120A3" w:rsidRDefault="00B120A3" w:rsidP="00B120A3">
      <w:pPr>
        <w:pStyle w:val="Normaltext"/>
      </w:pPr>
      <w:r>
        <w:t>In order to be able to use the Bag of Words model, a visual vocabulary of the target objects is built.</w:t>
      </w:r>
    </w:p>
    <w:p w:rsidR="00B120A3" w:rsidRDefault="0088248C" w:rsidP="00B120A3">
      <w:pPr>
        <w:pStyle w:val="Normaltext"/>
      </w:pPr>
      <w:r>
        <w:t>In</w:t>
      </w:r>
      <w:r w:rsidR="00B120A3">
        <w:t xml:space="preserve"> this stage, each image in the vocabulary image list set is preprocessed and for each ground truth mask of the target objects, it is computed the feature points and th</w:t>
      </w:r>
      <w:r w:rsidR="00310F78">
        <w:t>eir associated descriptors. These</w:t>
      </w:r>
      <w:r w:rsidR="00B120A3">
        <w:t xml:space="preserve"> extracted descriptors are then cluste</w:t>
      </w:r>
      <w:r>
        <w:t>red using the</w:t>
      </w:r>
      <w:r w:rsidR="00B120A3">
        <w:t xml:space="preserve"> </w:t>
      </w:r>
      <w:proofErr w:type="spellStart"/>
      <w:r w:rsidR="00B120A3">
        <w:t>kmeans</w:t>
      </w:r>
      <w:proofErr w:type="spellEnd"/>
      <w:r w:rsidR="00B120A3">
        <w:t xml:space="preserve"> </w:t>
      </w:r>
      <w:r>
        <w:t xml:space="preserve">clustering algorithm, </w:t>
      </w:r>
      <w:r w:rsidR="00B120A3">
        <w:t>in order to aggregate the results and obtain the visual words of the vocabulary.</w:t>
      </w:r>
    </w:p>
    <w:p w:rsidR="00B120A3" w:rsidRDefault="00B120A3" w:rsidP="00B120A3">
      <w:pPr>
        <w:pStyle w:val="Cabealho3"/>
      </w:pPr>
      <w:r>
        <w:t>Training samples</w:t>
      </w:r>
    </w:p>
    <w:p w:rsidR="00B120A3" w:rsidRDefault="0088248C" w:rsidP="00B120A3">
      <w:pPr>
        <w:pStyle w:val="Normaltext"/>
      </w:pPr>
      <w:r>
        <w:t>Before a classifier can be used, it must be trained with several samples of the target objects. As such, a training database is built using the</w:t>
      </w:r>
      <w:r w:rsidR="00841129">
        <w:t xml:space="preserve"> vocabulary of the visual words computed earlier.</w:t>
      </w:r>
    </w:p>
    <w:p w:rsidR="0088248C" w:rsidRDefault="0088248C" w:rsidP="00B120A3">
      <w:pPr>
        <w:pStyle w:val="Normaltext"/>
      </w:pPr>
      <w:r>
        <w:t xml:space="preserve">In this stage, each image of the training set list is preprocessed, its feature points are computed </w:t>
      </w:r>
      <w:r w:rsidR="000A14CE">
        <w:t xml:space="preserve">and separated into the corresponding classes according to the ground truth masks </w:t>
      </w:r>
      <w:r>
        <w:t>and the</w:t>
      </w:r>
      <w:r w:rsidR="000A14CE">
        <w:t>n the</w:t>
      </w:r>
      <w:r>
        <w:t xml:space="preserve"> descriptors are built using the visual</w:t>
      </w:r>
      <w:r w:rsidR="006B1CE7">
        <w:t xml:space="preserve"> vocabulary. The result</w:t>
      </w:r>
      <w:r w:rsidR="00C642BC">
        <w:t>s</w:t>
      </w:r>
      <w:r w:rsidR="006B1CE7">
        <w:t xml:space="preserve"> are a set of</w:t>
      </w:r>
      <w:r>
        <w:t xml:space="preserve"> normalized histogram</w:t>
      </w:r>
      <w:r w:rsidR="006B1CE7">
        <w:t>s</w:t>
      </w:r>
      <w:r>
        <w:t xml:space="preserve"> of the visual words present in each </w:t>
      </w:r>
      <w:r w:rsidR="000A14CE">
        <w:t>training image</w:t>
      </w:r>
      <w:r w:rsidR="00DC7E2C">
        <w:t>,</w:t>
      </w:r>
      <w:r w:rsidR="00841129">
        <w:t xml:space="preserve"> associated with the corresponding label</w:t>
      </w:r>
      <w:r w:rsidR="006B1CE7">
        <w:t>s</w:t>
      </w:r>
      <w:r w:rsidR="00841129">
        <w:t>, that will inform the classifier to which class the training sample</w:t>
      </w:r>
      <w:r w:rsidR="006B1CE7">
        <w:t>s</w:t>
      </w:r>
      <w:r w:rsidR="00841129">
        <w:t xml:space="preserve"> belongs</w:t>
      </w:r>
      <w:r w:rsidR="000A14CE">
        <w:t>.</w:t>
      </w:r>
    </w:p>
    <w:p w:rsidR="000A14CE" w:rsidRDefault="000A14CE" w:rsidP="000A14CE">
      <w:pPr>
        <w:pStyle w:val="Cabealho3"/>
      </w:pPr>
      <w:r>
        <w:t>Classifier training</w:t>
      </w:r>
    </w:p>
    <w:p w:rsidR="000A14CE" w:rsidRDefault="000A14CE" w:rsidP="000A14CE">
      <w:pPr>
        <w:pStyle w:val="Normaltext"/>
      </w:pPr>
      <w:r>
        <w:t>After having the training samples, a classifier is trained</w:t>
      </w:r>
      <w:r w:rsidR="00DC7E2C">
        <w:t xml:space="preserve">, and the result is a model that can predict with acceptable </w:t>
      </w:r>
      <w:r w:rsidR="0003472B">
        <w:t>accuracy if the target</w:t>
      </w:r>
      <w:r w:rsidR="00DC7E2C">
        <w:t xml:space="preserve"> objects are in an image or not</w:t>
      </w:r>
      <w:r w:rsidR="0003472B">
        <w:t>.</w:t>
      </w:r>
    </w:p>
    <w:p w:rsidR="0003472B" w:rsidRDefault="0003472B" w:rsidP="0003472B">
      <w:pPr>
        <w:pStyle w:val="Cabealho3"/>
      </w:pPr>
      <w:r>
        <w:t>Object recognition and location estimation</w:t>
      </w:r>
    </w:p>
    <w:p w:rsidR="0003472B" w:rsidRDefault="0003472B" w:rsidP="0003472B">
      <w:pPr>
        <w:pStyle w:val="Normaltext"/>
      </w:pPr>
      <w:r>
        <w:t xml:space="preserve">To detect </w:t>
      </w:r>
      <w:r w:rsidR="002C4790">
        <w:t>the</w:t>
      </w:r>
      <w:r>
        <w:t xml:space="preserve"> regions in the image where the target objects are, a sliding window technique was </w:t>
      </w:r>
      <w:r w:rsidR="003A5749">
        <w:t>applied</w:t>
      </w:r>
      <w:r>
        <w:t>.</w:t>
      </w:r>
      <w:r w:rsidR="002C4790">
        <w:t xml:space="preserve"> In this stage, the classifier is used to analyze several patches of different sizes and locations in the image, and the result is a voting mask, that contains the locations where the classifier predicted that the target objects are likely to be.</w:t>
      </w:r>
    </w:p>
    <w:p w:rsidR="002C4790" w:rsidRDefault="002C4790" w:rsidP="0003472B">
      <w:pPr>
        <w:pStyle w:val="Normaltext"/>
      </w:pPr>
      <w:r>
        <w:t>To improve the precision of the identification of the targets regions, a threshold was applied to the voting mask, in order to discard zones that receive few votes from the classifier.</w:t>
      </w:r>
    </w:p>
    <w:p w:rsidR="00033B17" w:rsidRDefault="00033B17" w:rsidP="0003472B">
      <w:pPr>
        <w:pStyle w:val="Normaltext"/>
      </w:pPr>
      <w:r>
        <w:t xml:space="preserve">Then a blob detection algorithm was </w:t>
      </w:r>
      <w:r w:rsidR="00310F78">
        <w:t>used</w:t>
      </w:r>
      <w:r>
        <w:t xml:space="preserve"> to retrieve the bounding boxes of the targets regions.</w:t>
      </w:r>
    </w:p>
    <w:p w:rsidR="00227948" w:rsidRDefault="00227948" w:rsidP="00227948">
      <w:pPr>
        <w:pStyle w:val="Cabealho3"/>
      </w:pPr>
      <w:r>
        <w:t>Evaluation of results</w:t>
      </w:r>
    </w:p>
    <w:p w:rsidR="00B12F68" w:rsidRDefault="0023087A" w:rsidP="00227948">
      <w:pPr>
        <w:pStyle w:val="Normaltext"/>
      </w:pPr>
      <w:r>
        <w:t>To evaluate the results of the object recognition</w:t>
      </w:r>
      <w:r w:rsidR="00B12F68">
        <w:t xml:space="preserve"> system</w:t>
      </w:r>
      <w:r>
        <w:t xml:space="preserve">, an image test set was used, in which the resulting voting masks were compared with the target objects </w:t>
      </w:r>
      <w:r w:rsidR="00B12F68">
        <w:t>ground truth masks.</w:t>
      </w:r>
    </w:p>
    <w:p w:rsidR="00227948" w:rsidRDefault="00B12F68" w:rsidP="00227948">
      <w:pPr>
        <w:pStyle w:val="Normaltext"/>
      </w:pPr>
      <w:r>
        <w:t>In this stage,</w:t>
      </w:r>
      <w:r w:rsidR="0023087A">
        <w:t xml:space="preserve"> each pixel in the voting mask</w:t>
      </w:r>
      <w:r w:rsidR="00310F78">
        <w:t>s</w:t>
      </w:r>
      <w:r w:rsidR="0023087A">
        <w:t xml:space="preserve"> </w:t>
      </w:r>
      <w:r>
        <w:t xml:space="preserve">was compared </w:t>
      </w:r>
      <w:r w:rsidR="0023087A">
        <w:t>to the gro</w:t>
      </w:r>
      <w:r>
        <w:t>und truth masks, in order to see</w:t>
      </w:r>
      <w:r w:rsidR="0023087A">
        <w:t xml:space="preserve"> if the result was a true positive, true negative, false positive or false negative. With each of these measures</w:t>
      </w:r>
      <w:r w:rsidR="00385C47">
        <w:t xml:space="preserve"> acquired</w:t>
      </w:r>
      <w:r w:rsidR="0000091D">
        <w:t xml:space="preserve"> for each ima</w:t>
      </w:r>
      <w:r w:rsidR="001C7F21">
        <w:t>g</w:t>
      </w:r>
      <w:r w:rsidR="0000091D">
        <w:t>e</w:t>
      </w:r>
      <w:r w:rsidR="00385C47">
        <w:t>,</w:t>
      </w:r>
      <w:r w:rsidR="0023087A">
        <w:t xml:space="preserve"> </w:t>
      </w:r>
      <w:r w:rsidR="0023087A" w:rsidRPr="0023087A">
        <w:t xml:space="preserve">the accuracy, precision and recall was </w:t>
      </w:r>
      <w:r w:rsidR="00310F78">
        <w:t>computed</w:t>
      </w:r>
      <w:r w:rsidR="0023087A">
        <w:t>.</w:t>
      </w:r>
    </w:p>
    <w:p w:rsidR="00713FE4" w:rsidRDefault="00016FEE" w:rsidP="00713FE4">
      <w:pPr>
        <w:pStyle w:val="Cabealho1"/>
      </w:pPr>
      <w:r>
        <w:rPr>
          <w:noProof/>
        </w:rPr>
        <w:lastRenderedPageBreak/>
        <mc:AlternateContent>
          <mc:Choice Requires="wpg">
            <w:drawing>
              <wp:anchor distT="0" distB="0" distL="114300" distR="114300" simplePos="0" relativeHeight="251673088" behindDoc="0" locked="0" layoutInCell="1" allowOverlap="1" wp14:anchorId="3F858C4A" wp14:editId="0163DA10">
                <wp:simplePos x="0" y="0"/>
                <wp:positionH relativeFrom="margin">
                  <wp:align>right</wp:align>
                </wp:positionH>
                <wp:positionV relativeFrom="paragraph">
                  <wp:posOffset>4445</wp:posOffset>
                </wp:positionV>
                <wp:extent cx="3308076" cy="2482996"/>
                <wp:effectExtent l="0" t="0" r="6985" b="0"/>
                <wp:wrapTopAndBottom/>
                <wp:docPr id="26" name="Grupo 26"/>
                <wp:cNvGraphicFramePr/>
                <a:graphic xmlns:a="http://schemas.openxmlformats.org/drawingml/2006/main">
                  <a:graphicData uri="http://schemas.microsoft.com/office/word/2010/wordprocessingGroup">
                    <wpg:wgp>
                      <wpg:cNvGrpSpPr/>
                      <wpg:grpSpPr>
                        <a:xfrm>
                          <a:off x="0" y="0"/>
                          <a:ext cx="3308076" cy="2482996"/>
                          <a:chOff x="0" y="0"/>
                          <a:chExt cx="3308076" cy="2482996"/>
                        </a:xfrm>
                      </wpg:grpSpPr>
                      <pic:pic xmlns:pic="http://schemas.openxmlformats.org/drawingml/2006/picture">
                        <pic:nvPicPr>
                          <pic:cNvPr id="22" name="Imagem 22" descr="U:\GitHub\Car-Detection\Results\Object reconition\carsgraz_101__Classifier_SURF-Detector_SURF-Extractor_Flann-Matcher_KMeans-BowTrainer_ANN-Classifier.png"/>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23" name="Imagem 23" descr="U:\GitHub\Car-Detection\Results\Object reconition\carsgraz_101__Classifier_SURF-Detector_SURF-Extractor_Flann-Matcher_KMeans-BowTrainer_ANN-Classifier__voterMask.png"/>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pic:pic xmlns:pic="http://schemas.openxmlformats.org/drawingml/2006/picture">
                        <pic:nvPicPr>
                          <pic:cNvPr id="24" name="Imagem 24" descr="U:\GitHub\Car-Detection\Results\Object reconition\carsgraz_297__Classifier_SURF-Detector_SURF-Extractor_Flann-Matcher_KMeans-BowTrainer_ANN-Classifier.png"/>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1241571"/>
                            <a:ext cx="1655445" cy="1241425"/>
                          </a:xfrm>
                          <a:prstGeom prst="rect">
                            <a:avLst/>
                          </a:prstGeom>
                          <a:noFill/>
                          <a:ln>
                            <a:noFill/>
                          </a:ln>
                        </pic:spPr>
                      </pic:pic>
                      <pic:pic xmlns:pic="http://schemas.openxmlformats.org/drawingml/2006/picture">
                        <pic:nvPicPr>
                          <pic:cNvPr id="25" name="Imagem 25" descr="U:\GitHub\Car-Detection\Results\Object reconition\carsgraz_297__Classifier_SURF-Detector_SURF-Extractor_Flann-Matcher_KMeans-BowTrainer_ANN-Classifier__voterMask.png"/>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652631" y="1241571"/>
                            <a:ext cx="1655445" cy="1241425"/>
                          </a:xfrm>
                          <a:prstGeom prst="rect">
                            <a:avLst/>
                          </a:prstGeom>
                          <a:noFill/>
                          <a:ln>
                            <a:noFill/>
                          </a:ln>
                        </pic:spPr>
                      </pic:pic>
                    </wpg:wgp>
                  </a:graphicData>
                </a:graphic>
              </wp:anchor>
            </w:drawing>
          </mc:Choice>
          <mc:Fallback>
            <w:pict>
              <v:group w14:anchorId="02A43CC3" id="Grupo 26" o:spid="_x0000_s1026" style="position:absolute;margin-left:209.3pt;margin-top:.35pt;width:260.5pt;height:195.5pt;z-index:251673088;mso-position-horizontal:right;mso-position-horizontal-relative:margin" coordsize="33080,24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2"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WGovEAAAA2wAAAA8AAABkcnMvZG93bnJldi54bWxEj1uLwjAUhN+F/Q/hLPim6QbUpWuUxQuI&#10;+KLrXh6Pzdm22JyUJmr990YQfBxm5htmPG1tJc7U+NKxhrd+AoI4c6bkXMP+a9l7B+EDssHKMWm4&#10;kofp5KUzxtS4C2/pvAu5iBD2KWooQqhTKX1WkEXfdzVx9P5dYzFE2eTSNHiJcFtJlSRDabHkuFBg&#10;TbOCsuPuZDWMcL/+WRy+B/N8c/rj7VodfodK6+5r+/kBIlAbnuFHe2U0KAX3L/EHy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WGovEAAAA2wAAAA8AAAAAAAAAAAAAAAAA&#10;nwIAAGRycy9kb3ducmV2LnhtbFBLBQYAAAAABAAEAPcAAACQAwAAAAA=&#10;">
                  <v:imagedata r:id="rId15" o:title="carsgraz_101__Classifier_SURF-Detector_SURF-Extractor_Flann-Matcher_KMeans-BowTrainer_ANN-Classifier"/>
                  <v:path arrowok="t"/>
                  <o:lock v:ext="edit" aspectratio="f"/>
                </v:shape>
                <v:shape id="Imagem 23" o:spid="_x0000_s1028"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gyQm/AAAA2wAAAA8AAABkcnMvZG93bnJldi54bWxEj80KwjAQhO+C7xBW8KapPxSpRhFB8ODB&#10;qg+wNmtbbDaliVp9eiMIHoeZ+YZZrFpTiQc1rrSsYDSMQBBnVpecKziftoMZCOeRNVaWScGLHKyW&#10;3c4CE22fnNLj6HMRIOwSVFB4XydSuqwgg25oa+LgXW1j0AfZ5FI3+AxwU8lxFMXSYMlhocCaNgVl&#10;t+PdKDjEe5u+tYvbS2pvpZ+OeH2olOr32vUchKfW/8O/9k4rGE/g+yX8ALn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z4MkJvwAAANsAAAAPAAAAAAAAAAAAAAAAAJ8CAABk&#10;cnMvZG93bnJldi54bWxQSwUGAAAAAAQABAD3AAAAiwMAAAAA&#10;">
                  <v:imagedata r:id="rId16" o:title="carsgraz_101__Classifier_SURF-Detector_SURF-Extractor_Flann-Matcher_KMeans-BowTrainer_ANN-Classifier__voterMask"/>
                  <v:path arrowok="t"/>
                  <o:lock v:ext="edit" aspectratio="f"/>
                </v:shape>
                <v:shape id="Imagem 24" o:spid="_x0000_s1029" type="#_x0000_t75" style="position:absolute;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5CAeDDAAAA2wAAAA8AAABkcnMvZG93bnJldi54bWxEj9GKwjAURN+F/YdwF/ZF1nRFRKtRVhdB&#10;EBTrfsClubbF5qYk0da/N4Lg4zAzZ5j5sjO1uJHzlWUFP4MEBHFudcWFgv/T5nsCwgdkjbVlUnAn&#10;D8vFR2+OqbYtH+mWhUJECPsUFZQhNKmUPi/JoB/Yhjh6Z+sMhihdIbXDNsJNLYdJMpYGK44LJTa0&#10;Lim/ZFejINsfinZMk/7J7lZ/05Wrzu0xU+rrs/udgQjUhXf41d5qBcMRPL/EHy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kIB4MMAAADbAAAADwAAAAAAAAAAAAAAAACf&#10;AgAAZHJzL2Rvd25yZXYueG1sUEsFBgAAAAAEAAQA9wAAAI8DAAAAAA==&#10;">
                  <v:imagedata r:id="rId17" o:title="carsgraz_297__Classifier_SURF-Detector_SURF-Extractor_Flann-Matcher_KMeans-BowTrainer_ANN-Classifier"/>
                  <v:path arrowok="t"/>
                  <o:lock v:ext="edit" aspectratio="f"/>
                </v:shape>
                <v:shape id="Imagem 25" o:spid="_x0000_s1030" type="#_x0000_t75" style="position:absolute;left:16526;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Lvx/DAAAA2wAAAA8AAABkcnMvZG93bnJldi54bWxEj0FrAjEUhO8F/0N4Qm81q2gpq1FEVPQi&#10;rQpen5vn7urmZUnSdf33Rij0OMzMN8xk1ppKNOR8aVlBv5eAIM6sLjlXcDysPr5A+ICssbJMCh7k&#10;YTbtvE0w1fbOP9TsQy4ihH2KCooQ6lRKnxVk0PdsTRy9i3UGQ5Qul9rhPcJNJQdJ8ikNlhwXCqxp&#10;UVB22/8aBbtTnl05adblMtyG24ubb8/8rdR7t52PQQRqw3/4r73RCgYjeH2JP0BO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su/H8MAAADbAAAADwAAAAAAAAAAAAAAAACf&#10;AgAAZHJzL2Rvd25yZXYueG1sUEsFBgAAAAAEAAQA9wAAAI8DAAAAAA==&#10;">
                  <v:imagedata r:id="rId18" o:title="carsgraz_297__Classifier_SURF-Detector_SURF-Extractor_Flann-Matcher_KMeans-BowTrainer_ANN-Classifier__voterMask"/>
                  <v:path arrowok="t"/>
                  <o:lock v:ext="edit" aspectratio="f"/>
                </v:shape>
                <w10:wrap type="topAndBottom" anchorx="margin"/>
              </v:group>
            </w:pict>
          </mc:Fallback>
        </mc:AlternateContent>
      </w:r>
      <w:r w:rsidR="00713FE4">
        <w:t>Methods used to calculate the results</w:t>
      </w:r>
    </w:p>
    <w:p w:rsidR="00713FE4" w:rsidRDefault="00713FE4" w:rsidP="00713FE4">
      <w:pPr>
        <w:pStyle w:val="Normaltext"/>
      </w:pPr>
      <w:r>
        <w:t xml:space="preserve">The results were collected using a </w:t>
      </w:r>
      <w:proofErr w:type="spellStart"/>
      <w:r>
        <w:t>Clevo</w:t>
      </w:r>
      <w:proofErr w:type="spellEnd"/>
      <w:r>
        <w:t xml:space="preserve"> P370EM, with an i7-720QM </w:t>
      </w:r>
      <w:r w:rsidR="009010CF">
        <w:t>CPU</w:t>
      </w:r>
      <w:r>
        <w:t xml:space="preserve">, </w:t>
      </w:r>
      <w:r w:rsidR="004452FE">
        <w:t>NVIDIA GeForce</w:t>
      </w:r>
      <w:r>
        <w:t xml:space="preserve"> GTX </w:t>
      </w:r>
      <w:r w:rsidR="004452FE">
        <w:t>680M</w:t>
      </w:r>
      <w:r w:rsidR="009010CF">
        <w:t xml:space="preserve"> GPU</w:t>
      </w:r>
      <w:r>
        <w:t xml:space="preserve"> and 16 GB of </w:t>
      </w:r>
      <w:r w:rsidR="00D71944" w:rsidRPr="00D71944">
        <w:t xml:space="preserve">RAM </w:t>
      </w:r>
      <w:r>
        <w:t>DDR3 (1600 MHz), running a Windows 8.1 x64 operating system.</w:t>
      </w:r>
    </w:p>
    <w:p w:rsidR="009010CF" w:rsidRDefault="009010CF" w:rsidP="00713FE4">
      <w:pPr>
        <w:pStyle w:val="Normaltext"/>
      </w:pPr>
      <w:r>
        <w:t xml:space="preserve">It was used the Graz-02 dataset of </w:t>
      </w:r>
      <w:r w:rsidR="00D71944">
        <w:t xml:space="preserve">car </w:t>
      </w:r>
      <w:r>
        <w:t xml:space="preserve">images, from which was </w:t>
      </w:r>
      <w:r w:rsidR="00460FEE">
        <w:t>retrieved</w:t>
      </w:r>
      <w:r>
        <w:t xml:space="preserve"> 177 images to build the vocabulary and the training samples, and another 177 images for testing the recognition system.</w:t>
      </w:r>
    </w:p>
    <w:p w:rsidR="009010CF" w:rsidRDefault="009010CF" w:rsidP="00713FE4">
      <w:pPr>
        <w:pStyle w:val="Normaltext"/>
      </w:pPr>
      <w:r>
        <w:t>The visual vocabularies were built with a 1000 word size, and all the intermediate results (vocabulary, training samples, and classifiers) are saved to xml files to speedup future uses of the system.</w:t>
      </w:r>
    </w:p>
    <w:p w:rsidR="009A619F" w:rsidRDefault="00D71944" w:rsidP="00713FE4">
      <w:pPr>
        <w:pStyle w:val="Normaltext"/>
      </w:pPr>
      <w:r>
        <w:t xml:space="preserve">The OpenCV algorithms </w:t>
      </w:r>
      <w:r w:rsidR="00FB1542">
        <w:t>were</w:t>
      </w:r>
      <w:r>
        <w:t xml:space="preserve"> used with the default parameters except the SVM classifier, in which the maximum number of iterations was set to 100000 and the Artificial Neural Networks</w:t>
      </w:r>
      <w:r w:rsidR="00590491">
        <w:t>, which were</w:t>
      </w:r>
      <w:r>
        <w:t xml:space="preserve"> configured to have 20 neurons in the intermediate layer. Also, for binary descriptors the FLANN matcher was modified to use the multi probe LSH index search, and the </w:t>
      </w:r>
      <w:proofErr w:type="spellStart"/>
      <w:r>
        <w:t>BFMatcher</w:t>
      </w:r>
      <w:proofErr w:type="spellEnd"/>
      <w:r>
        <w:t xml:space="preserve"> to use Hamming dist</w:t>
      </w:r>
      <w:r w:rsidR="00460FEE">
        <w:t>a</w:t>
      </w:r>
      <w:r>
        <w:t>nces.</w:t>
      </w:r>
    </w:p>
    <w:p w:rsidR="00713FE4" w:rsidRDefault="00FB1542" w:rsidP="00713FE4">
      <w:pPr>
        <w:pStyle w:val="Normaltext"/>
      </w:pPr>
      <w:r>
        <w:t xml:space="preserve">The sliding window technique used 482 regions of interest per image. These patches start at 20% </w:t>
      </w:r>
      <w:r w:rsidR="00820A56">
        <w:t xml:space="preserve">of </w:t>
      </w:r>
      <w:r>
        <w:t xml:space="preserve">the image size, and after each scan of the image, </w:t>
      </w:r>
      <w:r w:rsidR="00590491">
        <w:t>(</w:t>
      </w:r>
      <w:r>
        <w:t>in which the patch moves at 25% increments of its own size</w:t>
      </w:r>
      <w:r w:rsidR="00590491">
        <w:t>)</w:t>
      </w:r>
      <w:r>
        <w:t>, the patch grows 10% (in relation to the image size).</w:t>
      </w:r>
    </w:p>
    <w:p w:rsidR="008C78EB" w:rsidRDefault="00C54CCE" w:rsidP="008C78EB">
      <w:pPr>
        <w:pStyle w:val="Cabealho1"/>
      </w:pPr>
      <w:r>
        <w:rPr>
          <w:noProof/>
        </w:rPr>
        <mc:AlternateContent>
          <mc:Choice Requires="wpg">
            <w:drawing>
              <wp:anchor distT="0" distB="0" distL="114300" distR="114300" simplePos="0" relativeHeight="251667968" behindDoc="0" locked="0" layoutInCell="1" allowOverlap="1" wp14:anchorId="07AE364F" wp14:editId="416620A5">
                <wp:simplePos x="0" y="0"/>
                <wp:positionH relativeFrom="margin">
                  <wp:align>right</wp:align>
                </wp:positionH>
                <wp:positionV relativeFrom="paragraph">
                  <wp:posOffset>76602</wp:posOffset>
                </wp:positionV>
                <wp:extent cx="3307715" cy="2482850"/>
                <wp:effectExtent l="0" t="0" r="6985" b="0"/>
                <wp:wrapTopAndBottom/>
                <wp:docPr id="21" name="Grupo 21"/>
                <wp:cNvGraphicFramePr/>
                <a:graphic xmlns:a="http://schemas.openxmlformats.org/drawingml/2006/main">
                  <a:graphicData uri="http://schemas.microsoft.com/office/word/2010/wordprocessingGroup">
                    <wpg:wgp>
                      <wpg:cNvGrpSpPr/>
                      <wpg:grpSpPr>
                        <a:xfrm>
                          <a:off x="0" y="0"/>
                          <a:ext cx="3307715" cy="2482850"/>
                          <a:chOff x="0" y="0"/>
                          <a:chExt cx="3308076" cy="2482996"/>
                        </a:xfrm>
                      </wpg:grpSpPr>
                      <pic:pic xmlns:pic="http://schemas.openxmlformats.org/drawingml/2006/picture">
                        <pic:nvPicPr>
                          <pic:cNvPr id="12" name="Imagem 12" descr="U:\GitHub\Car-Detection\Results\Object reconition\carsgraz_057__Classifier_STAR-Detector_SIFT-Extractor_Flann-Matcher_KMeans-BowTrainer_SVM-Classifier.png"/>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15" name="Imagem 15" descr="U:\GitHub\Car-Detection\Results\Object reconition\carsgraz_049__Classifier_STAR-Detector_SIFT-Extractor_Flann-Matcher_KMeans-BowTrainer_SVM-Classifier__voterMask.png"/>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pic:pic xmlns:pic="http://schemas.openxmlformats.org/drawingml/2006/picture">
                        <pic:nvPicPr>
                          <pic:cNvPr id="16" name="Imagem 16" descr="U:\GitHub\Car-Detection\Results\Object reconition\carsgraz_218__Classifier_STAR-Detector_SIFT-Extractor_Flann-Matcher_KMeans-BowTrainer_SVM-Classifier.png"/>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1241571"/>
                            <a:ext cx="1655445" cy="1241425"/>
                          </a:xfrm>
                          <a:prstGeom prst="rect">
                            <a:avLst/>
                          </a:prstGeom>
                          <a:noFill/>
                          <a:ln>
                            <a:noFill/>
                          </a:ln>
                        </pic:spPr>
                      </pic:pic>
                      <pic:pic xmlns:pic="http://schemas.openxmlformats.org/drawingml/2006/picture">
                        <pic:nvPicPr>
                          <pic:cNvPr id="17" name="Imagem 17" descr="U:\GitHub\Car-Detection\Results\Object reconition\carsgraz_218__Classifier_STAR-Detector_SIFT-Extractor_Flann-Matcher_KMeans-BowTrainer_SVM-Classifier__voterMask.png"/>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652631" y="1241571"/>
                            <a:ext cx="1655445" cy="1241425"/>
                          </a:xfrm>
                          <a:prstGeom prst="rect">
                            <a:avLst/>
                          </a:prstGeom>
                          <a:noFill/>
                          <a:ln>
                            <a:noFill/>
                          </a:ln>
                        </pic:spPr>
                      </pic:pic>
                    </wpg:wgp>
                  </a:graphicData>
                </a:graphic>
              </wp:anchor>
            </w:drawing>
          </mc:Choice>
          <mc:Fallback>
            <w:pict>
              <v:group w14:anchorId="06BD0C7D" id="Grupo 21" o:spid="_x0000_s1026" style="position:absolute;margin-left:209.25pt;margin-top:6.05pt;width:260.45pt;height:195.5pt;z-index:251667968;mso-position-horizontal:right;mso-position-horizontal-relative:margin" coordsize="33080,24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">
                <v:shape id="Imagem 12"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Nc2rAAAAA2wAAAA8AAABkcnMvZG93bnJldi54bWxET01rAjEQvRf6H8IUeqvZiuiyGkUKxZ4K&#10;aqnXYTNuFjeTJRnd9d83hUJv83ifs9qMvlM3iqkNbOB1UoAiroNtuTHwdXx/KUElQbbYBSYDd0qw&#10;WT8+rLCyYeA93Q7SqBzCqUIDTqSvtE61I49pEnrizJ1D9CgZxkbbiEMO952eFsVce2w5Nzjs6c1R&#10;fTlcvYF4LV1/Lu/Dbvb9KRQXO5npkzHPT+N2CUpolH/xn/vD5vlT+P0lH6DX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U1zasAAAADbAAAADwAAAAAAAAAAAAAAAACfAgAA&#10;ZHJzL2Rvd25yZXYueG1sUEsFBgAAAAAEAAQA9wAAAIwDAAAAAA==&#10;">
                  <v:imagedata r:id="rId23" o:title="carsgraz_057__Classifier_STAR-Detector_SIFT-Extractor_Flann-Matcher_KMeans-BowTrainer_SVM-Classifier"/>
                  <v:path arrowok="t"/>
                  <o:lock v:ext="edit" aspectratio="f"/>
                </v:shape>
                <v:shape id="Imagem 15" o:spid="_x0000_s1028"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HzOzDAAAA2wAAAA8AAABkcnMvZG93bnJldi54bWxET01rwkAQvRf6H5YRvIhuKiRIdBVblDZQ&#10;ClUPHofsmASzszG7Jum/7xaE3ubxPme1GUwtOmpdZVnByywCQZxbXXGh4HTcTxcgnEfWWFsmBT/k&#10;YLN+flphqm3P39QdfCFCCLsUFZTeN6mULi/JoJvZhjhwF9sa9AG2hdQt9iHc1HIeRYk0WHFoKLGh&#10;t5Ly6+FuFMT7Hb6bxec8ocnrOctuX7dtf1dqPBq2SxCeBv8vfrg/dJgfw98v4QC5/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8fM7MMAAADbAAAADwAAAAAAAAAAAAAAAACf&#10;AgAAZHJzL2Rvd25yZXYueG1sUEsFBgAAAAAEAAQA9wAAAI8DAAAAAA==&#10;">
                  <v:imagedata r:id="rId24" o:title="carsgraz_049__Classifier_STAR-Detector_SIFT-Extractor_Flann-Matcher_KMeans-BowTrainer_SVM-Classifier__voterMask"/>
                  <v:path arrowok="t"/>
                  <o:lock v:ext="edit" aspectratio="f"/>
                </v:shape>
                <v:shape id="Imagem 16" o:spid="_x0000_s1029" type="#_x0000_t75" style="position:absolute;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Y4BS/AAAA2wAAAA8AAABkcnMvZG93bnJldi54bWxET02LwjAQvS/4H8IIe1vTishajaKC4NWq&#10;iLehGZtiMilN1PrvNwsLe5vH+5zFqndWPKkLjWcF+SgDQVx53XCt4HTcfX2DCBFZo/VMCt4UYLUc&#10;fCyw0P7FB3qWsRYphEOBCkyMbSFlqAw5DCPfEifu5juHMcGulrrDVwp3Vo6zbCodNpwaDLa0NVTd&#10;y4dTYCfbQ365X715b8a5LhsrZ5ezUp/Dfj0HEamP/+I/916n+VP4/SUdIJc/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o2OAUvwAAANsAAAAPAAAAAAAAAAAAAAAAAJ8CAABk&#10;cnMvZG93bnJldi54bWxQSwUGAAAAAAQABAD3AAAAiwMAAAAA&#10;">
                  <v:imagedata r:id="rId25" o:title="carsgraz_218__Classifier_STAR-Detector_SIFT-Extractor_Flann-Matcher_KMeans-BowTrainer_SVM-Classifier"/>
                  <v:path arrowok="t"/>
                  <o:lock v:ext="edit" aspectratio="f"/>
                </v:shape>
                <v:shape id="Imagem 17" o:spid="_x0000_s1030" type="#_x0000_t75" style="position:absolute;left:16526;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MEUTBAAAA2wAAAA8AAABkcnMvZG93bnJldi54bWxET0uLwjAQvgv+hzCCN01VcN2uaRFR8SAs&#10;Pi57G5rZtthMahNt/fdmYcHbfHzPWaadqcSDGldaVjAZRyCIM6tLzhVcztvRAoTzyBory6TgSQ7S&#10;pN9bYqxty0d6nHwuQgi7GBUU3texlC4ryKAb25o4cL+2MegDbHKpG2xDuKnkNIrm0mDJoaHAmtYF&#10;ZdfT3SjQh9nPTne3DX6237OjNxs0t4tSw0G3+gLhqfNv8b97r8P8D/j7JRwgkx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SMEUTBAAAA2wAAAA8AAAAAAAAAAAAAAAAAnwIA&#10;AGRycy9kb3ducmV2LnhtbFBLBQYAAAAABAAEAPcAAACNAwAAAAA=&#10;">
                  <v:imagedata r:id="rId26" o:title="carsgraz_218__Classifier_STAR-Detector_SIFT-Extractor_Flann-Matcher_KMeans-BowTrainer_SVM-Classifier__voterMask"/>
                  <v:path arrowok="t"/>
                  <o:lock v:ext="edit" aspectratio="f"/>
                </v:shape>
                <w10:wrap type="topAndBottom" anchorx="margin"/>
              </v:group>
            </w:pict>
          </mc:Fallback>
        </mc:AlternateContent>
      </w:r>
      <w:r w:rsidR="008C78EB">
        <w:t>Results</w:t>
      </w:r>
    </w:p>
    <w:p w:rsidR="008C78EB" w:rsidRDefault="008C78EB" w:rsidP="008C78EB">
      <w:pPr>
        <w:pStyle w:val="Normaltext"/>
      </w:pPr>
      <w:r>
        <w:t>In appendix 1 is the detailed results that were obtained in the testing of the recognition system.</w:t>
      </w:r>
    </w:p>
    <w:p w:rsidR="007C368E" w:rsidRDefault="008C78EB" w:rsidP="008C78EB">
      <w:pPr>
        <w:pStyle w:val="Normaltext"/>
      </w:pPr>
      <w:r>
        <w:t xml:space="preserve">From the analysis of the results, the best accuracy (87.4%) was achieved by combining the STAR feature detector, the SIFT feature extractor, the FLANN matcher and the Artificial Neural Network classifier. </w:t>
      </w:r>
      <w:r w:rsidR="007C368E">
        <w:t xml:space="preserve">This can be attributed to the superior </w:t>
      </w:r>
      <w:r w:rsidR="00067B79">
        <w:t xml:space="preserve">feature description </w:t>
      </w:r>
      <w:r w:rsidR="00BB047F" w:rsidRPr="00BB047F">
        <w:t xml:space="preserve">of the SIFT algorithm </w:t>
      </w:r>
      <w:r w:rsidR="00067B79">
        <w:t xml:space="preserve">due to </w:t>
      </w:r>
      <w:r w:rsidR="00BB047F">
        <w:t>its</w:t>
      </w:r>
      <w:r w:rsidR="00067B79">
        <w:t xml:space="preserve"> scale and orientation invariance</w:t>
      </w:r>
      <w:r w:rsidR="007C368E">
        <w:t xml:space="preserve"> and to the fact that the Neural Network classifier can achieve better generalization of models.</w:t>
      </w:r>
    </w:p>
    <w:p w:rsidR="008C78EB" w:rsidRDefault="008C78EB" w:rsidP="008C78EB">
      <w:pPr>
        <w:pStyle w:val="Normaltext"/>
      </w:pPr>
      <w:r>
        <w:t>Nevertheless, the second best accuracy result (85.5%), which was achieved with the STAR feature detector, the SURF</w:t>
      </w:r>
      <w:r w:rsidRPr="008C78EB">
        <w:t xml:space="preserve"> feature extractor, the FLANN matcher and the </w:t>
      </w:r>
      <w:r>
        <w:t>Support Vector Machine</w:t>
      </w:r>
      <w:r w:rsidRPr="008C78EB">
        <w:t xml:space="preserve"> classifier</w:t>
      </w:r>
      <w:r>
        <w:t xml:space="preserve">, </w:t>
      </w:r>
      <w:r w:rsidR="007C368E">
        <w:t xml:space="preserve">was 5 times faster to analyze all the test images. This is greatly due to the application of a </w:t>
      </w:r>
      <w:r w:rsidR="00077D09">
        <w:t>faster</w:t>
      </w:r>
      <w:r w:rsidR="007C368E">
        <w:t xml:space="preserve"> feature extractor (SURF) and the </w:t>
      </w:r>
      <w:r w:rsidR="00B13C51">
        <w:t xml:space="preserve">use of the </w:t>
      </w:r>
      <w:r w:rsidR="007C368E">
        <w:t xml:space="preserve">more </w:t>
      </w:r>
      <w:r w:rsidR="008C77AB">
        <w:t>efficient</w:t>
      </w:r>
      <w:r w:rsidR="007C368E">
        <w:t xml:space="preserve"> </w:t>
      </w:r>
      <w:r w:rsidR="008C77AB" w:rsidRPr="008C77AB">
        <w:t xml:space="preserve">SVM </w:t>
      </w:r>
      <w:r w:rsidR="007C368E">
        <w:t>classifier (that shift</w:t>
      </w:r>
      <w:r w:rsidR="00077D09">
        <w:t>ed</w:t>
      </w:r>
      <w:r w:rsidR="007C368E">
        <w:t xml:space="preserve"> the computation time to the training stage, in which it was more than 1300 times slower</w:t>
      </w:r>
      <w:r w:rsidR="00077D09">
        <w:t xml:space="preserve"> than the best result</w:t>
      </w:r>
      <w:r w:rsidR="007C368E">
        <w:t xml:space="preserve">, but since this is computed only once, </w:t>
      </w:r>
      <w:r w:rsidR="00DA5E16">
        <w:t>it was an acceptable cost in the overall use of the system).</w:t>
      </w:r>
    </w:p>
    <w:p w:rsidR="00C567E5" w:rsidRDefault="00C54CCE" w:rsidP="00C567E5">
      <w:pPr>
        <w:pStyle w:val="Normaltext"/>
      </w:pPr>
      <w:r>
        <w:rPr>
          <w:noProof/>
        </w:rPr>
        <mc:AlternateContent>
          <mc:Choice Requires="wpg">
            <w:drawing>
              <wp:anchor distT="0" distB="0" distL="114300" distR="114300" simplePos="0" relativeHeight="251662848" behindDoc="0" locked="0" layoutInCell="1" allowOverlap="1" wp14:anchorId="04AC86D9" wp14:editId="69BDDD04">
                <wp:simplePos x="0" y="0"/>
                <wp:positionH relativeFrom="margin">
                  <wp:align>right</wp:align>
                </wp:positionH>
                <wp:positionV relativeFrom="paragraph">
                  <wp:posOffset>145415</wp:posOffset>
                </wp:positionV>
                <wp:extent cx="3307715" cy="2482850"/>
                <wp:effectExtent l="0" t="0" r="6985" b="0"/>
                <wp:wrapTopAndBottom/>
                <wp:docPr id="20" name="Grupo 20"/>
                <wp:cNvGraphicFramePr/>
                <a:graphic xmlns:a="http://schemas.openxmlformats.org/drawingml/2006/main">
                  <a:graphicData uri="http://schemas.microsoft.com/office/word/2010/wordprocessingGroup">
                    <wpg:wgp>
                      <wpg:cNvGrpSpPr/>
                      <wpg:grpSpPr>
                        <a:xfrm>
                          <a:off x="0" y="0"/>
                          <a:ext cx="3307715" cy="2482850"/>
                          <a:chOff x="0" y="0"/>
                          <a:chExt cx="3308076" cy="2482996"/>
                        </a:xfrm>
                      </wpg:grpSpPr>
                      <pic:pic xmlns:pic="http://schemas.openxmlformats.org/drawingml/2006/picture">
                        <pic:nvPicPr>
                          <pic:cNvPr id="5" name="Imagem 5" descr="U:\GitHub\Car-Detection\Results\Object reconition\carsgraz_002__Classifier_STAR-Detector_SURF-Extractor_Flann-Matcher_KMeans-BowTrainer_SVM-Classifier.png"/>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6" name="Imagem 6" descr="U:\GitHub\Car-Detection\Results\Object reconition\carsgraz_002__Classifier_STAR-Detector_SURF-Extractor_Flann-Matcher_KMeans-BowTrainer_SVM-Classifier__voterMask.png"/>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pic:pic xmlns:pic="http://schemas.openxmlformats.org/drawingml/2006/picture">
                        <pic:nvPicPr>
                          <pic:cNvPr id="9" name="Imagem 9" descr="U:\GitHub\Car-Detection\Results\Object reconition\carsgraz_196__Classifier_STAR-Detector_SURF-Extractor_Flann-Matcher_KMeans-BowTrainer_SVM-Classifier.png"/>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1241571"/>
                            <a:ext cx="1655445" cy="1241425"/>
                          </a:xfrm>
                          <a:prstGeom prst="rect">
                            <a:avLst/>
                          </a:prstGeom>
                          <a:noFill/>
                          <a:ln>
                            <a:noFill/>
                          </a:ln>
                        </pic:spPr>
                      </pic:pic>
                      <pic:pic xmlns:pic="http://schemas.openxmlformats.org/drawingml/2006/picture">
                        <pic:nvPicPr>
                          <pic:cNvPr id="11" name="Imagem 11" descr="U:\GitHub\Car-Detection\Results\Object reconition\carsgraz_196__Classifier_STAR-Detector_SURF-Extractor_Flann-Matcher_KMeans-BowTrainer_SVM-Classifier__voterMask.png"/>
                          <pic:cNvPicPr>
                            <a:picLocks/>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1652631" y="1241571"/>
                            <a:ext cx="1655445" cy="1241425"/>
                          </a:xfrm>
                          <a:prstGeom prst="rect">
                            <a:avLst/>
                          </a:prstGeom>
                          <a:noFill/>
                          <a:ln>
                            <a:noFill/>
                          </a:ln>
                        </pic:spPr>
                      </pic:pic>
                    </wpg:wgp>
                  </a:graphicData>
                </a:graphic>
              </wp:anchor>
            </w:drawing>
          </mc:Choice>
          <mc:Fallback>
            <w:pict>
              <v:group w14:anchorId="53AFC1BE" id="Grupo 20" o:spid="_x0000_s1026" style="position:absolute;margin-left:209.25pt;margin-top:11.45pt;width:260.45pt;height:195.5pt;z-index:251662848;mso-position-horizontal:right;mso-position-horizontal-relative:margin" coordsize="33080,24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">
                <v:shape id="Imagem 5"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h46+AAAA2gAAAA8AAABkcnMvZG93bnJldi54bWxEj0sLwjAQhO+C/yGs4E1TBUWqUURQvHjw&#10;cfG2NNsHNpvaxLb+eyMIHoeZ+YZZbTpTioZqV1hWMBlHIIgTqwvOFNyu+9EChPPIGkvLpOBNDjbr&#10;fm+FsbYtn6m5+EwECLsYFeTeV7GULsnJoBvbijh4qa0N+iDrTOoa2wA3pZxG0VwaLDgs5FjRLqfk&#10;cXkZBQvc0eG+TU/FzOjUNm1T3Z5SqeGg2y5BeOr8P/xrH7WCGXyvhBsg1x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iSh46+AAAA2gAAAA8AAAAAAAAAAAAAAAAAnwIAAGRy&#10;cy9kb3ducmV2LnhtbFBLBQYAAAAABAAEAPcAAACKAwAAAAA=&#10;">
                  <v:imagedata r:id="rId31" o:title="carsgraz_002__Classifier_STAR-Detector_SURF-Extractor_Flann-Matcher_KMeans-BowTrainer_SVM-Classifier"/>
                  <v:path arrowok="t"/>
                  <o:lock v:ext="edit" aspectratio="f"/>
                </v:shape>
                <v:shape id="Imagem 6" o:spid="_x0000_s1028"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0WMXEAAAA2gAAAA8AAABkcnMvZG93bnJldi54bWxEj0FrwkAUhO8F/8PyhN6ajbUEiVmlWER7&#10;KNTYkusj+0xCs29jdmviv3cLBY/DzHzDZOvRtOJCvWssK5hFMQji0uqGKwVfx+3TAoTzyBpby6Tg&#10;Sg7Wq8lDhqm2Ax/okvtKBAi7FBXU3neplK6syaCLbEccvJPtDfog+0rqHocAN618juNEGmw4LNTY&#10;0aam8if/NQoWfjd8zwv3vv/s9EcRv5Tnt8Qp9TgdX5cgPI3+Hv5v77WCBP6uhBsgV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40WMXEAAAA2gAAAA8AAAAAAAAAAAAAAAAA&#10;nwIAAGRycy9kb3ducmV2LnhtbFBLBQYAAAAABAAEAPcAAACQAwAAAAA=&#10;">
                  <v:imagedata r:id="rId32" o:title="carsgraz_002__Classifier_STAR-Detector_SURF-Extractor_Flann-Matcher_KMeans-BowTrainer_SVM-Classifier__voterMask"/>
                  <v:path arrowok="t"/>
                  <o:lock v:ext="edit" aspectratio="f"/>
                </v:shape>
                <v:shape id="Imagem 9" o:spid="_x0000_s1029" type="#_x0000_t75" style="position:absolute;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nl9nCAAAA2gAAAA8AAABkcnMvZG93bnJldi54bWxEj81uwjAQhO9IvIO1lbiBEw60DThRoUWi&#10;Ryjct/GSRInXaezm5+3rSpV6HM3MN5pdNppG9NS5yrKCeBWBIM6trrhQcP04Lp9AOI+ssbFMCiZy&#10;kKXz2Q4TbQc+U3/xhQgQdgkqKL1vEyldXpJBt7ItcfDutjPog+wKqTscAtw0ch1FG2mw4rBQYkuH&#10;kvL68m0UNMNn/Gj20+31hof1uf7Ct+s7KrV4GF+2IDyN/j/81z5pBc/weyXcAJ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Z5fZwgAAANoAAAAPAAAAAAAAAAAAAAAAAJ8C&#10;AABkcnMvZG93bnJldi54bWxQSwUGAAAAAAQABAD3AAAAjgMAAAAA&#10;">
                  <v:imagedata r:id="rId33" o:title="carsgraz_196__Classifier_STAR-Detector_SURF-Extractor_Flann-Matcher_KMeans-BowTrainer_SVM-Classifier"/>
                  <v:path arrowok="t"/>
                  <o:lock v:ext="edit" aspectratio="f"/>
                </v:shape>
                <v:shape id="Imagem 11" o:spid="_x0000_s1030" type="#_x0000_t75" style="position:absolute;left:16526;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dz/DAAAA2wAAAA8AAABkcnMvZG93bnJldi54bWxET81qwkAQvhd8h2UKXorZ2EOw0VVqaUEv&#10;RVMfYMxOftrsbMyuJnn7rlDobT6+31ltBtOIG3WutqxgHsUgiHOray4VnL4+ZgsQziNrbCyTgpEc&#10;bNaThxWm2vZ8pFvmSxFC2KWooPK+TaV0eUUGXWRb4sAVtjPoA+xKqTvsQ7hp5HMcJ9JgzaGhwpbe&#10;Ksp/sqtRcHm6FN/vyX785LOMi8VBvmzHQqnp4/C6BOFp8P/iP/dOh/lzuP8SDpD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6N3P8MAAADbAAAADwAAAAAAAAAAAAAAAACf&#10;AgAAZHJzL2Rvd25yZXYueG1sUEsFBgAAAAAEAAQA9wAAAI8DAAAAAA==&#10;">
                  <v:imagedata r:id="rId34" o:title="carsgraz_196__Classifier_STAR-Detector_SURF-Extractor_Flann-Matcher_KMeans-BowTrainer_SVM-Classifier__voterMask"/>
                  <v:path arrowok="t"/>
                  <o:lock v:ext="edit" aspectratio="f"/>
                </v:shape>
                <w10:wrap type="topAndBottom" anchorx="margin"/>
              </v:group>
            </w:pict>
          </mc:Fallback>
        </mc:AlternateContent>
      </w:r>
      <w:r w:rsidR="00C567E5">
        <w:rPr>
          <w:noProof/>
          <w:lang w:eastAsia="en-US"/>
        </w:rPr>
        <mc:AlternateContent>
          <mc:Choice Requires="wpg">
            <w:drawing>
              <wp:anchor distT="0" distB="0" distL="114300" distR="114300" simplePos="0" relativeHeight="251677184" behindDoc="0" locked="0" layoutInCell="1" allowOverlap="1" wp14:anchorId="232056F7" wp14:editId="2AB4FF19">
                <wp:simplePos x="0" y="0"/>
                <wp:positionH relativeFrom="column">
                  <wp:posOffset>18415</wp:posOffset>
                </wp:positionH>
                <wp:positionV relativeFrom="paragraph">
                  <wp:posOffset>725304</wp:posOffset>
                </wp:positionV>
                <wp:extent cx="3308076" cy="1241425"/>
                <wp:effectExtent l="0" t="0" r="6985" b="0"/>
                <wp:wrapTopAndBottom/>
                <wp:docPr id="32" name="Grupo 32"/>
                <wp:cNvGraphicFramePr/>
                <a:graphic xmlns:a="http://schemas.openxmlformats.org/drawingml/2006/main">
                  <a:graphicData uri="http://schemas.microsoft.com/office/word/2010/wordprocessingGroup">
                    <wpg:wgp>
                      <wpg:cNvGrpSpPr/>
                      <wpg:grpSpPr>
                        <a:xfrm>
                          <a:off x="0" y="0"/>
                          <a:ext cx="3308076" cy="1241425"/>
                          <a:chOff x="0" y="0"/>
                          <a:chExt cx="3308076" cy="1241425"/>
                        </a:xfrm>
                      </wpg:grpSpPr>
                      <pic:pic xmlns:pic="http://schemas.openxmlformats.org/drawingml/2006/picture">
                        <pic:nvPicPr>
                          <pic:cNvPr id="30" name="Imagem 30" descr="U:\GitHub\Car-Detection\Results\Preprocessing\Original.PNG"/>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31" name="Imagem 31" descr="U:\GitHub\Car-Detection\Results\Preprocessing\Preprocessed.PNG"/>
                          <pic:cNvPicPr>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wpg:wgp>
                  </a:graphicData>
                </a:graphic>
              </wp:anchor>
            </w:drawing>
          </mc:Choice>
          <mc:Fallback>
            <w:pict>
              <v:group w14:anchorId="7EFED4E0" id="Grupo 32" o:spid="_x0000_s1026" style="position:absolute;margin-left:1.45pt;margin-top:57.1pt;width:260.5pt;height:97.75pt;z-index:251677184" coordsize="33080,124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">
                <v:shape id="Imagem 30"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u8vS+AAAA2wAAAA8AAABkcnMvZG93bnJldi54bWxET7sKwjAU3QX/IVzBTVMVRKpRRFQKDuJj&#10;0O3SXNtqc1OaqPXvzSA4Hs57tmhMKV5Uu8KygkE/AkGcWl1wpuB82vQmIJxH1lhaJgUfcrCYt1sz&#10;jLV984FeR5+JEMIuRgW591UspUtzMuj6tiIO3M3WBn2AdSZ1je8Qbko5jKKxNFhwaMixolVO6eP4&#10;NApOt90FV4dnMl4O93hdby/pfZIo1e00yykIT43/i3/uRCsYhfXhS/gBcv4F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Gu8vS+AAAA2wAAAA8AAAAAAAAAAAAAAAAAnwIAAGRy&#10;cy9kb3ducmV2LnhtbFBLBQYAAAAABAAEAPcAAACKAwAAAAA=&#10;">
                  <v:imagedata r:id="rId37" o:title="Original"/>
                  <v:path arrowok="t"/>
                  <o:lock v:ext="edit" aspectratio="f"/>
                </v:shape>
                <v:shape id="Imagem 31" o:spid="_x0000_s1028"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zDTPFAAAA2wAAAA8AAABkcnMvZG93bnJldi54bWxEj09rwkAUxO9Cv8PyCr1Is7GilDSriBAQ&#10;7KXaQ4+P7MsfzL4Nu9sk+um7QsHjMDO/YfLtZDoxkPOtZQWLJAVBXFrdcq3g+1y8voPwAVljZ5kU&#10;XMnDdvM0yzHTduQvGk6hFhHCPkMFTQh9JqUvGzLoE9sTR6+yzmCI0tVSOxwj3HTyLU3X0mDLcaHB&#10;nvYNlZfTr1GwqtDt6qnzF/lznF/Xh/3ts2iVenmedh8gAk3hEf5vH7SC5QLuX+IPkJ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sw0zxQAAANsAAAAPAAAAAAAAAAAAAAAA&#10;AJ8CAABkcnMvZG93bnJldi54bWxQSwUGAAAAAAQABAD3AAAAkQMAAAAA&#10;">
                  <v:imagedata r:id="rId38" o:title="Preprocessed"/>
                  <v:path arrowok="t"/>
                  <o:lock v:ext="edit" aspectratio="f"/>
                </v:shape>
                <w10:wrap type="topAndBottom"/>
              </v:group>
            </w:pict>
          </mc:Fallback>
        </mc:AlternateContent>
      </w:r>
      <w:r w:rsidR="002B1A0A">
        <w:t xml:space="preserve">From the output of the system it can </w:t>
      </w:r>
      <w:r w:rsidR="00077D09">
        <w:t xml:space="preserve">also </w:t>
      </w:r>
      <w:r w:rsidR="002B1A0A">
        <w:t xml:space="preserve">be </w:t>
      </w:r>
      <w:r w:rsidR="00B13C51">
        <w:t>seen</w:t>
      </w:r>
      <w:r w:rsidR="002B1A0A">
        <w:t xml:space="preserve"> that the preprocessing stage helped in the selection of better feature points by</w:t>
      </w:r>
      <w:r w:rsidR="00FE3E3D">
        <w:t xml:space="preserve"> reducing the noise and </w:t>
      </w:r>
      <w:r w:rsidR="002E431E">
        <w:t>correcting</w:t>
      </w:r>
      <w:r w:rsidR="00FE3E3D">
        <w:t xml:space="preserve"> the</w:t>
      </w:r>
      <w:r w:rsidR="002B1A0A">
        <w:t xml:space="preserve"> contrast</w:t>
      </w:r>
      <w:r w:rsidR="002E431E">
        <w:t xml:space="preserve"> and brightness</w:t>
      </w:r>
      <w:r w:rsidR="002B1A0A">
        <w:t>. This can be see</w:t>
      </w:r>
      <w:r w:rsidR="00DF226C">
        <w:t>n in the figures be</w:t>
      </w:r>
      <w:r w:rsidR="002B1A0A">
        <w:t>l</w:t>
      </w:r>
      <w:r w:rsidR="00077D09">
        <w:t>ow, in which the mu</w:t>
      </w:r>
      <w:r w:rsidR="0036613C">
        <w:t>d in the car was reduced and the pavement was smoothed.</w:t>
      </w:r>
      <w:r w:rsidR="00C567E5" w:rsidRPr="00C567E5">
        <w:rPr>
          <w:snapToGrid w:val="0"/>
          <w:color w:val="000000"/>
          <w:w w:val="0"/>
          <w:sz w:val="0"/>
          <w:szCs w:val="0"/>
          <w:u w:color="000000"/>
          <w:bdr w:val="none" w:sz="0" w:space="0" w:color="000000"/>
          <w:shd w:val="clear" w:color="000000" w:fill="000000"/>
          <w:lang w:val="x-none" w:eastAsia="x-none" w:bidi="x-none"/>
        </w:rPr>
        <w:t xml:space="preserve"> </w:t>
      </w:r>
    </w:p>
    <w:p w:rsidR="002B1A0A" w:rsidRPr="00C965B0" w:rsidRDefault="002D675A" w:rsidP="00C965B0">
      <w:pPr>
        <w:pStyle w:val="Figurestext"/>
      </w:pPr>
      <w:r w:rsidRPr="00C965B0">
        <w:t xml:space="preserve">Figure </w:t>
      </w:r>
      <w:fldSimple w:instr=" SEQ Figure \* ARABIC ">
        <w:r w:rsidR="007C1384">
          <w:rPr>
            <w:noProof/>
          </w:rPr>
          <w:t>1</w:t>
        </w:r>
      </w:fldSimple>
      <w:r w:rsidRPr="00C965B0">
        <w:t>: Effect of preprocessing (right) in</w:t>
      </w:r>
      <w:r w:rsidR="00650FC4">
        <w:t xml:space="preserve"> the</w:t>
      </w:r>
      <w:r w:rsidRPr="00C965B0">
        <w:t xml:space="preserve"> original image (left)</w:t>
      </w:r>
    </w:p>
    <w:p w:rsidR="00C965B0" w:rsidRDefault="00C965B0" w:rsidP="002D675A">
      <w:pPr>
        <w:pStyle w:val="Normaltext"/>
      </w:pPr>
    </w:p>
    <w:p w:rsidR="00C965B0" w:rsidRPr="00C965B0" w:rsidRDefault="00A42486" w:rsidP="00C965B0">
      <w:pPr>
        <w:pStyle w:val="Normaltext"/>
      </w:pPr>
      <w:r>
        <w:rPr>
          <w:noProof/>
          <w:lang w:eastAsia="en-US"/>
        </w:rPr>
        <mc:AlternateContent>
          <mc:Choice Requires="wpg">
            <w:drawing>
              <wp:anchor distT="0" distB="0" distL="114300" distR="114300" simplePos="0" relativeHeight="251659776" behindDoc="0" locked="0" layoutInCell="1" allowOverlap="1" wp14:anchorId="7CAB32DA" wp14:editId="4ECACE0E">
                <wp:simplePos x="0" y="0"/>
                <wp:positionH relativeFrom="column">
                  <wp:posOffset>2121</wp:posOffset>
                </wp:positionH>
                <wp:positionV relativeFrom="paragraph">
                  <wp:posOffset>507149</wp:posOffset>
                </wp:positionV>
                <wp:extent cx="3308076" cy="1241425"/>
                <wp:effectExtent l="0" t="0" r="6985" b="0"/>
                <wp:wrapTopAndBottom/>
                <wp:docPr id="19" name="Grupo 19"/>
                <wp:cNvGraphicFramePr/>
                <a:graphic xmlns:a="http://schemas.openxmlformats.org/drawingml/2006/main">
                  <a:graphicData uri="http://schemas.microsoft.com/office/word/2010/wordprocessingGroup">
                    <wpg:wgp>
                      <wpg:cNvGrpSpPr/>
                      <wpg:grpSpPr>
                        <a:xfrm>
                          <a:off x="0" y="0"/>
                          <a:ext cx="3308076" cy="1241425"/>
                          <a:chOff x="0" y="0"/>
                          <a:chExt cx="3308076" cy="1241425"/>
                        </a:xfrm>
                      </wpg:grpSpPr>
                      <pic:pic xmlns:pic="http://schemas.openxmlformats.org/drawingml/2006/picture">
                        <pic:nvPicPr>
                          <pic:cNvPr id="7" name="Imagem 7" descr="U:\GitHub\Car-Detection\Results\Object reconition\carsgraz_353__Classifier_STAR-Detector_SIFT-Extractor_Flann-Matcher_KMeans-BowTrainer_ANN-Classifier.png"/>
                          <pic:cNvPicPr>
                            <a:picLocks/>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8" name="Imagem 8" descr="U:\GitHub\Car-Detection\Results\Object reconition\carsgraz_353__Classifier_STAR-Detector_SIFT-Extractor_Flann-Matcher_KMeans-BowTrainer_ANN-Classifier__voterMask.png"/>
                          <pic:cNvPicPr>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wpg:wgp>
                  </a:graphicData>
                </a:graphic>
              </wp:anchor>
            </w:drawing>
          </mc:Choice>
          <mc:Fallback>
            <w:pict>
              <v:group w14:anchorId="69A33B8B" id="Grupo 19" o:spid="_x0000_s1026" style="position:absolute;margin-left:.15pt;margin-top:39.95pt;width:260.5pt;height:97.75pt;z-index:251659776" coordsize="33080,124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">
                <v:shape id="Imagem 7"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XWzrCAAAA2gAAAA8AAABkcnMvZG93bnJldi54bWxEj0FrwkAUhO8F/8PyhN7qRoNWoquIWOit&#10;ahU8PrLPbDD7NmQ3Me2vdwsFj8PMfMMs172tREeNLx0rGI8SEMS50yUXCk7fH29zED4ga6wck4If&#10;8rBeDV6WmGl35wN1x1CICGGfoQITQp1J6XNDFv3I1cTRu7rGYoiyKaRu8B7htpKTJJlJiyXHBYM1&#10;bQ3lt2NrFRy+2vMsTX/3F7k3OzntWkx7Uup12G8WIAL14Rn+b39qBe/wdyXeALl6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F1s6wgAAANoAAAAPAAAAAAAAAAAAAAAAAJ8C&#10;AABkcnMvZG93bnJldi54bWxQSwUGAAAAAAQABAD3AAAAjgMAAAAA&#10;">
                  <v:imagedata r:id="rId41" o:title="carsgraz_353__Classifier_STAR-Detector_SIFT-Extractor_Flann-Matcher_KMeans-BowTrainer_ANN-Classifier"/>
                  <v:path arrowok="t"/>
                  <o:lock v:ext="edit" aspectratio="f"/>
                </v:shape>
                <v:shape id="Imagem 8" o:spid="_x0000_s1028"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lh7++AAAA2gAAAA8AAABkcnMvZG93bnJldi54bWxET8uKwjAU3QvzD+EKs9NUF4N0jKIygiCI&#10;j37AneZOUqa5KU1s69+bheDycN7L9eBq0VEbKs8KZtMMBHHpdcVGQXHbTxYgQkTWWHsmBQ8KsF59&#10;jJaYa9/zhbprNCKFcMhRgY2xyaUMpSWHYeob4sT9+dZhTLA1UrfYp3BXy3mWfUmHFacGiw3tLJX/&#10;17tTYHp7/j12duANb4vdtjKH049R6nM8bL5BRBriW/xyH7SCtDVdSTdArp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Clh7++AAAA2gAAAA8AAAAAAAAAAAAAAAAAnwIAAGRy&#10;cy9kb3ducmV2LnhtbFBLBQYAAAAABAAEAPcAAACKAwAAAAA=&#10;">
                  <v:imagedata r:id="rId42" o:title="carsgraz_353__Classifier_STAR-Detector_SIFT-Extractor_Flann-Matcher_KMeans-BowTrainer_ANN-Classifier__voterMask"/>
                  <v:path arrowok="t"/>
                  <o:lock v:ext="edit" aspectratio="f"/>
                </v:shape>
                <w10:wrap type="topAndBottom"/>
              </v:group>
            </w:pict>
          </mc:Fallback>
        </mc:AlternateContent>
      </w:r>
      <w:r w:rsidR="00077D09">
        <w:t xml:space="preserve">The final result of </w:t>
      </w:r>
      <w:r w:rsidR="00181B9F">
        <w:t xml:space="preserve">the recognition system also had very acceptable results. The precision of the objects bounding boxes and their voting masks can be seen </w:t>
      </w:r>
      <w:r w:rsidR="00650FC4">
        <w:t xml:space="preserve">in the figures </w:t>
      </w:r>
      <w:r w:rsidR="00181B9F">
        <w:t>below.</w:t>
      </w:r>
      <w:r w:rsidR="00C965B0" w:rsidRPr="00C965B0">
        <w:rPr>
          <w:snapToGrid w:val="0"/>
          <w:color w:val="000000"/>
          <w:w w:val="0"/>
          <w:sz w:val="0"/>
          <w:szCs w:val="0"/>
          <w:u w:color="000000"/>
          <w:bdr w:val="none" w:sz="0" w:space="0" w:color="000000"/>
          <w:shd w:val="clear" w:color="000000" w:fill="000000"/>
          <w:lang w:val="x-none" w:eastAsia="x-none" w:bidi="x-none"/>
        </w:rPr>
        <w:t xml:space="preserve"> </w:t>
      </w:r>
    </w:p>
    <w:p w:rsidR="00C965B0" w:rsidRDefault="00C965B0" w:rsidP="00600F6D">
      <w:pPr>
        <w:pStyle w:val="Figurestext"/>
      </w:pPr>
      <w:r>
        <w:t xml:space="preserve">Figure 2: Results obtained with STAR detector, </w:t>
      </w:r>
      <w:r w:rsidR="006444FC">
        <w:t>SIFT</w:t>
      </w:r>
      <w:r>
        <w:t xml:space="preserve"> extractor, FLANN matcher and </w:t>
      </w:r>
      <w:r w:rsidR="006444FC">
        <w:t>ANN</w:t>
      </w:r>
      <w:r w:rsidR="00600F6D">
        <w:t xml:space="preserve"> classifier</w:t>
      </w:r>
    </w:p>
    <w:p w:rsidR="00AE08E4" w:rsidRDefault="00016FEE" w:rsidP="00016FEE">
      <w:pPr>
        <w:pStyle w:val="Figurestext"/>
      </w:pPr>
      <w:r>
        <w:t>Figure 3</w:t>
      </w:r>
      <w:r w:rsidRPr="00016FEE">
        <w:t>: Results obtained with STAR detector, SIFT extractor, FLANN matcher and ANN classifier</w:t>
      </w:r>
    </w:p>
    <w:p w:rsidR="001B008F" w:rsidRDefault="00C54CCE" w:rsidP="00600F6D">
      <w:pPr>
        <w:pStyle w:val="Figurestext"/>
      </w:pPr>
      <w:r>
        <w:t>Figure 4</w:t>
      </w:r>
      <w:r w:rsidR="007559ED" w:rsidRPr="00600F6D">
        <w:t>: Results obtained with STAR detector, SIFT extractor, FLANN matcher and SVM classifier</w:t>
      </w:r>
    </w:p>
    <w:p w:rsidR="00C54CCE" w:rsidRDefault="00C54CCE" w:rsidP="00600F6D">
      <w:pPr>
        <w:pStyle w:val="Figurestext"/>
      </w:pPr>
      <w:r>
        <w:t>Figure 5</w:t>
      </w:r>
      <w:r w:rsidRPr="00C54CCE">
        <w:t>: Results with partially occluded objects obtained with STAR detector, SURF extractor, FLANN matcher and SVM classifier</w:t>
      </w:r>
    </w:p>
    <w:p w:rsidR="00AE35E5" w:rsidRDefault="00AE35E5" w:rsidP="00AE35E5">
      <w:pPr>
        <w:pStyle w:val="Cabealho1"/>
      </w:pPr>
      <w:r>
        <w:t>Conclusion</w:t>
      </w:r>
      <w:r w:rsidR="0046397E">
        <w:t>s</w:t>
      </w:r>
      <w:bookmarkStart w:id="0" w:name="_GoBack"/>
      <w:bookmarkEnd w:id="0"/>
    </w:p>
    <w:p w:rsidR="00AE35E5" w:rsidRPr="00AE35E5" w:rsidRDefault="00016000" w:rsidP="00AE35E5">
      <w:pPr>
        <w:pStyle w:val="Normaltext"/>
      </w:pPr>
      <w:r>
        <w:t xml:space="preserve">The presented Bag of Words approach to multi-view object recognition has shown promising results and good versatility to handle different shapes of cars in different views. Its efficiency </w:t>
      </w:r>
      <w:r w:rsidR="009232E8">
        <w:t xml:space="preserve">and accuracy make it a viable solution </w:t>
      </w:r>
      <w:r>
        <w:t>to real-time applications and its flexibility allows it to be adapted to other areas of object recognition.</w:t>
      </w:r>
    </w:p>
    <w:p w:rsidR="00D76973" w:rsidRPr="006444FC" w:rsidRDefault="006444FC" w:rsidP="006444FC">
      <w:pPr>
        <w:rPr>
          <w:rFonts w:eastAsia="Times New Roman"/>
          <w:sz w:val="16"/>
          <w:szCs w:val="24"/>
          <w:lang w:eastAsia="ar-SA"/>
        </w:rPr>
      </w:pPr>
      <w:r>
        <w:br w:type="page"/>
      </w:r>
    </w:p>
    <w:p w:rsidR="00BE4703" w:rsidRPr="00BE4703" w:rsidRDefault="00BE4703" w:rsidP="00BE4703">
      <w:pPr>
        <w:pStyle w:val="Sectionnumbered"/>
        <w:numPr>
          <w:ilvl w:val="0"/>
          <w:numId w:val="0"/>
        </w:numPr>
        <w:rPr>
          <w:sz w:val="24"/>
        </w:rPr>
      </w:pPr>
      <w:r>
        <w:rPr>
          <w:sz w:val="24"/>
        </w:rPr>
        <w:lastRenderedPageBreak/>
        <w:t>References</w:t>
      </w:r>
    </w:p>
    <w:p w:rsidR="00617147" w:rsidRPr="00617147" w:rsidRDefault="003F6F34" w:rsidP="006444FC">
      <w:pPr>
        <w:pStyle w:val="NormalWeb"/>
        <w:spacing w:before="240" w:beforeAutospacing="0" w:after="0" w:afterAutospacing="0"/>
        <w:ind w:left="641" w:hanging="641"/>
        <w:divId w:val="1953169540"/>
        <w:rPr>
          <w:noProof/>
          <w:sz w:val="18"/>
        </w:rPr>
      </w:pPr>
      <w:r>
        <w:fldChar w:fldCharType="begin" w:fldLock="1"/>
      </w:r>
      <w:r>
        <w:instrText xml:space="preserve">ADDIN Mendeley Bibliography CSL_BIBLIOGRAPHY </w:instrText>
      </w:r>
      <w:r>
        <w:fldChar w:fldCharType="separate"/>
      </w:r>
      <w:r w:rsidR="00617147" w:rsidRPr="00617147">
        <w:rPr>
          <w:noProof/>
          <w:sz w:val="18"/>
        </w:rPr>
        <w:t>[1]</w:t>
      </w:r>
      <w:r w:rsidR="00617147" w:rsidRPr="00617147">
        <w:rPr>
          <w:noProof/>
          <w:sz w:val="18"/>
        </w:rPr>
        <w:tab/>
        <w:t xml:space="preserve">G. Csurka and C. Dance, “Visual categorization with bags of keypoints,” </w:t>
      </w:r>
      <w:r w:rsidR="00617147" w:rsidRPr="00617147">
        <w:rPr>
          <w:i/>
          <w:iCs/>
          <w:noProof/>
          <w:sz w:val="18"/>
        </w:rPr>
        <w:t>Work. Stat. …</w:t>
      </w:r>
      <w:r w:rsidR="00617147" w:rsidRPr="00617147">
        <w:rPr>
          <w:noProof/>
          <w:sz w:val="18"/>
        </w:rPr>
        <w:t>, 2004.</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2]</w:t>
      </w:r>
      <w:r w:rsidRPr="00617147">
        <w:rPr>
          <w:noProof/>
          <w:sz w:val="18"/>
        </w:rPr>
        <w:tab/>
        <w:t xml:space="preserve">A. Collet and S. Srinivasa, “Efficient multi-view object recognition and full pose estimation,” </w:t>
      </w:r>
      <w:r w:rsidRPr="00617147">
        <w:rPr>
          <w:i/>
          <w:iCs/>
          <w:noProof/>
          <w:sz w:val="18"/>
        </w:rPr>
        <w:t>Robot. Autom. (ICRA), 2010 …</w:t>
      </w:r>
      <w:r w:rsidRPr="00617147">
        <w:rPr>
          <w:noProof/>
          <w:sz w:val="18"/>
        </w:rPr>
        <w:t>, 2010.</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3]</w:t>
      </w:r>
      <w:r w:rsidRPr="00617147">
        <w:rPr>
          <w:noProof/>
          <w:sz w:val="18"/>
        </w:rPr>
        <w:tab/>
        <w:t xml:space="preserve">D. Jang and M. Turk, “Car-Rec: A real time car recognition system,” </w:t>
      </w:r>
      <w:r w:rsidRPr="00617147">
        <w:rPr>
          <w:i/>
          <w:iCs/>
          <w:noProof/>
          <w:sz w:val="18"/>
        </w:rPr>
        <w:t>… Comput. Vis. (WACV), 2011 IEEE …</w:t>
      </w:r>
      <w:r w:rsidRPr="00617147">
        <w:rPr>
          <w:noProof/>
          <w:sz w:val="18"/>
        </w:rPr>
        <w:t>, 2011.</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4]</w:t>
      </w:r>
      <w:r w:rsidRPr="00617147">
        <w:rPr>
          <w:noProof/>
          <w:sz w:val="18"/>
        </w:rPr>
        <w:tab/>
        <w:t xml:space="preserve">E. Nowak, F. Jurie, and B. Triggs, “Sampling strategies for bag-of-features image classification,” </w:t>
      </w:r>
      <w:r w:rsidRPr="00617147">
        <w:rPr>
          <w:i/>
          <w:iCs/>
          <w:noProof/>
          <w:sz w:val="18"/>
        </w:rPr>
        <w:t>Comput. Vision–ECCV 2006</w:t>
      </w:r>
      <w:r w:rsidRPr="00617147">
        <w:rPr>
          <w:noProof/>
          <w:sz w:val="18"/>
        </w:rPr>
        <w:t>, 2006.</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5]</w:t>
      </w:r>
      <w:r w:rsidRPr="00617147">
        <w:rPr>
          <w:noProof/>
          <w:sz w:val="18"/>
        </w:rPr>
        <w:tab/>
        <w:t xml:space="preserve">A. Thomas and V. Ferrar, “Towards multi-view object class detection,” </w:t>
      </w:r>
      <w:r w:rsidRPr="00617147">
        <w:rPr>
          <w:i/>
          <w:iCs/>
          <w:noProof/>
          <w:sz w:val="18"/>
        </w:rPr>
        <w:t>Comput. Vis. …</w:t>
      </w:r>
      <w:r w:rsidRPr="00617147">
        <w:rPr>
          <w:noProof/>
          <w:sz w:val="18"/>
        </w:rPr>
        <w:t>, 2006.</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6]</w:t>
      </w:r>
      <w:r w:rsidRPr="00617147">
        <w:rPr>
          <w:noProof/>
          <w:sz w:val="18"/>
        </w:rPr>
        <w:tab/>
        <w:t xml:space="preserve">D. Lowe, “Distinctive image features from scale-invariant keypoints,” </w:t>
      </w:r>
      <w:r w:rsidRPr="00617147">
        <w:rPr>
          <w:i/>
          <w:iCs/>
          <w:noProof/>
          <w:sz w:val="18"/>
        </w:rPr>
        <w:t>Int. J. Comput. Vis.</w:t>
      </w:r>
      <w:r w:rsidRPr="00617147">
        <w:rPr>
          <w:noProof/>
          <w:sz w:val="18"/>
        </w:rPr>
        <w:t>, 2004.</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7]</w:t>
      </w:r>
      <w:r w:rsidRPr="00617147">
        <w:rPr>
          <w:noProof/>
          <w:sz w:val="18"/>
        </w:rPr>
        <w:tab/>
        <w:t xml:space="preserve">H. Bay, T. Tuytelaars, and L. Van Gool, “Surf: Speeded up robust features,” </w:t>
      </w:r>
      <w:r w:rsidRPr="00617147">
        <w:rPr>
          <w:i/>
          <w:iCs/>
          <w:noProof/>
          <w:sz w:val="18"/>
        </w:rPr>
        <w:t>Comput. Vision–ECCV 2006</w:t>
      </w:r>
      <w:r w:rsidRPr="00617147">
        <w:rPr>
          <w:noProof/>
          <w:sz w:val="18"/>
        </w:rPr>
        <w:t>, 2006.</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8]</w:t>
      </w:r>
      <w:r w:rsidRPr="00617147">
        <w:rPr>
          <w:noProof/>
          <w:sz w:val="18"/>
        </w:rPr>
        <w:tab/>
        <w:t xml:space="preserve">J. Shi and C. Tomasi, “Good features to track,” </w:t>
      </w:r>
      <w:r w:rsidRPr="00617147">
        <w:rPr>
          <w:i/>
          <w:iCs/>
          <w:noProof/>
          <w:sz w:val="18"/>
        </w:rPr>
        <w:t>… , 1994. Proc. CVPR’94., 1994 IEEE …</w:t>
      </w:r>
      <w:r w:rsidRPr="00617147">
        <w:rPr>
          <w:noProof/>
          <w:sz w:val="18"/>
        </w:rPr>
        <w:t>, 1994.</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9]</w:t>
      </w:r>
      <w:r w:rsidRPr="00617147">
        <w:rPr>
          <w:noProof/>
          <w:sz w:val="18"/>
        </w:rPr>
        <w:tab/>
        <w:t xml:space="preserve">E. Rosten and T. Drummond, “Machine learning for high-speed corner detection,” </w:t>
      </w:r>
      <w:r w:rsidRPr="00617147">
        <w:rPr>
          <w:i/>
          <w:iCs/>
          <w:noProof/>
          <w:sz w:val="18"/>
        </w:rPr>
        <w:t>Comput. Vision–ECCV 2006</w:t>
      </w:r>
      <w:r w:rsidRPr="00617147">
        <w:rPr>
          <w:noProof/>
          <w:sz w:val="18"/>
        </w:rPr>
        <w:t>, 2006.</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0]</w:t>
      </w:r>
      <w:r w:rsidRPr="00617147">
        <w:rPr>
          <w:noProof/>
          <w:sz w:val="18"/>
        </w:rPr>
        <w:tab/>
        <w:t xml:space="preserve">E. Rublee and V. Rabaud, “ORB: an efficient alternative to SIFT or SURF,” </w:t>
      </w:r>
      <w:r w:rsidRPr="00617147">
        <w:rPr>
          <w:i/>
          <w:iCs/>
          <w:noProof/>
          <w:sz w:val="18"/>
        </w:rPr>
        <w:t>Comput. Vis. (ICCV …</w:t>
      </w:r>
      <w:r w:rsidRPr="00617147">
        <w:rPr>
          <w:noProof/>
          <w:sz w:val="18"/>
        </w:rPr>
        <w:t>, 2011.</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1]</w:t>
      </w:r>
      <w:r w:rsidRPr="00617147">
        <w:rPr>
          <w:noProof/>
          <w:sz w:val="18"/>
        </w:rPr>
        <w:tab/>
        <w:t xml:space="preserve">S. Leutenegger, “BRISK: Binary robust invariant scalable keypoints,” </w:t>
      </w:r>
      <w:r w:rsidRPr="00617147">
        <w:rPr>
          <w:i/>
          <w:iCs/>
          <w:noProof/>
          <w:sz w:val="18"/>
        </w:rPr>
        <w:t>Comput. Vis. (ICCV), …</w:t>
      </w:r>
      <w:r w:rsidRPr="00617147">
        <w:rPr>
          <w:noProof/>
          <w:sz w:val="18"/>
        </w:rPr>
        <w:t>, 2011.</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2]</w:t>
      </w:r>
      <w:r w:rsidRPr="00617147">
        <w:rPr>
          <w:noProof/>
          <w:sz w:val="18"/>
        </w:rPr>
        <w:tab/>
        <w:t xml:space="preserve">M. Agrawal, K. Konolige, and M. Blas, “Censure: Center surround extremas for realtime feature detection and matching,” </w:t>
      </w:r>
      <w:r w:rsidRPr="00617147">
        <w:rPr>
          <w:i/>
          <w:iCs/>
          <w:noProof/>
          <w:sz w:val="18"/>
        </w:rPr>
        <w:t>Comput. Vision–ECCV 2008</w:t>
      </w:r>
      <w:r w:rsidRPr="00617147">
        <w:rPr>
          <w:noProof/>
          <w:sz w:val="18"/>
        </w:rPr>
        <w:t>, 2008.</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3]</w:t>
      </w:r>
      <w:r w:rsidRPr="00617147">
        <w:rPr>
          <w:noProof/>
          <w:sz w:val="18"/>
        </w:rPr>
        <w:tab/>
        <w:t xml:space="preserve">J. Matas, O. Chum, M. Urban, and T. Pajdla, “Robust wide-baseline stereo from maximally stable extremal regions,” </w:t>
      </w:r>
      <w:r w:rsidRPr="00617147">
        <w:rPr>
          <w:i/>
          <w:iCs/>
          <w:noProof/>
          <w:sz w:val="18"/>
        </w:rPr>
        <w:t>Image Vis. Comput.</w:t>
      </w:r>
      <w:r w:rsidRPr="00617147">
        <w:rPr>
          <w:noProof/>
          <w:sz w:val="18"/>
        </w:rPr>
        <w:t>, 2004.</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4]</w:t>
      </w:r>
      <w:r w:rsidRPr="00617147">
        <w:rPr>
          <w:noProof/>
          <w:sz w:val="18"/>
        </w:rPr>
        <w:tab/>
        <w:t xml:space="preserve">A. Alahi, R. Ortiz, and P. Vandergheynst, “Freak: Fast retina keypoint,” </w:t>
      </w:r>
      <w:r w:rsidRPr="00617147">
        <w:rPr>
          <w:i/>
          <w:iCs/>
          <w:noProof/>
          <w:sz w:val="18"/>
        </w:rPr>
        <w:t>Comput. Vis. …</w:t>
      </w:r>
      <w:r w:rsidRPr="00617147">
        <w:rPr>
          <w:noProof/>
          <w:sz w:val="18"/>
        </w:rPr>
        <w:t>, 2012.</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5]</w:t>
      </w:r>
      <w:r w:rsidRPr="00617147">
        <w:rPr>
          <w:noProof/>
          <w:sz w:val="18"/>
        </w:rPr>
        <w:tab/>
        <w:t xml:space="preserve">M. Calonder, V. Lepetit, C. Strecha, and P. Fua, “Brief: Binary robust independent elementary features,” </w:t>
      </w:r>
      <w:r w:rsidRPr="00617147">
        <w:rPr>
          <w:i/>
          <w:iCs/>
          <w:noProof/>
          <w:sz w:val="18"/>
        </w:rPr>
        <w:t>Comput. Vision–ECCV 2010</w:t>
      </w:r>
      <w:r w:rsidRPr="00617147">
        <w:rPr>
          <w:noProof/>
          <w:sz w:val="18"/>
        </w:rPr>
        <w:t>, 2010.</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6]</w:t>
      </w:r>
      <w:r w:rsidRPr="00617147">
        <w:rPr>
          <w:noProof/>
          <w:sz w:val="18"/>
        </w:rPr>
        <w:tab/>
        <w:t>C. Burges, “A Tutorial on Support Vector Machines for Pattern.” 1998.</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7]</w:t>
      </w:r>
      <w:r w:rsidRPr="00617147">
        <w:rPr>
          <w:noProof/>
          <w:sz w:val="18"/>
        </w:rPr>
        <w:tab/>
        <w:t xml:space="preserve">C. Chang and C. Lin, “LIBSVM: a library for support vector machines,” </w:t>
      </w:r>
      <w:r w:rsidRPr="00617147">
        <w:rPr>
          <w:i/>
          <w:iCs/>
          <w:noProof/>
          <w:sz w:val="18"/>
        </w:rPr>
        <w:t>ACM Trans. Intell. Syst. …</w:t>
      </w:r>
      <w:r w:rsidRPr="00617147">
        <w:rPr>
          <w:noProof/>
          <w:sz w:val="18"/>
        </w:rPr>
        <w:t>, 2011.</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8]</w:t>
      </w:r>
      <w:r w:rsidRPr="00617147">
        <w:rPr>
          <w:noProof/>
          <w:sz w:val="18"/>
        </w:rPr>
        <w:tab/>
        <w:t xml:space="preserve">M. Riedmiller and H. Braun, “A direct adaptive method for faster backpropagation learning: The RPROP algorithm,” </w:t>
      </w:r>
      <w:r w:rsidRPr="00617147">
        <w:rPr>
          <w:i/>
          <w:iCs/>
          <w:noProof/>
          <w:sz w:val="18"/>
        </w:rPr>
        <w:t>Neural Networks, 1993., IEEE …</w:t>
      </w:r>
      <w:r w:rsidRPr="00617147">
        <w:rPr>
          <w:noProof/>
          <w:sz w:val="18"/>
        </w:rPr>
        <w:t>, 1993.</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19]</w:t>
      </w:r>
      <w:r w:rsidRPr="00617147">
        <w:rPr>
          <w:noProof/>
          <w:sz w:val="18"/>
        </w:rPr>
        <w:tab/>
        <w:t xml:space="preserve">K. Fukunaga, </w:t>
      </w:r>
      <w:r w:rsidRPr="00617147">
        <w:rPr>
          <w:i/>
          <w:iCs/>
          <w:noProof/>
          <w:sz w:val="18"/>
        </w:rPr>
        <w:t>Introduction to Statistical Pattern Recognition</w:t>
      </w:r>
      <w:r w:rsidRPr="00617147">
        <w:rPr>
          <w:noProof/>
          <w:sz w:val="18"/>
        </w:rPr>
        <w:t>, vol. 22, no. 7. Academic Press, 1990, pp. 833–834.</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20]</w:t>
      </w:r>
      <w:r w:rsidRPr="00617147">
        <w:rPr>
          <w:noProof/>
          <w:sz w:val="18"/>
        </w:rPr>
        <w:tab/>
        <w:t xml:space="preserve">L. Breiman, J. H. Friedman, R. A. Olshen, and C. J. Stone, </w:t>
      </w:r>
      <w:r w:rsidRPr="00617147">
        <w:rPr>
          <w:i/>
          <w:iCs/>
          <w:noProof/>
          <w:sz w:val="18"/>
        </w:rPr>
        <w:t>Classification and Regression Trees</w:t>
      </w:r>
      <w:r w:rsidRPr="00617147">
        <w:rPr>
          <w:noProof/>
          <w:sz w:val="18"/>
        </w:rPr>
        <w:t>, vol. 19. 1984, p. 368.</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21]</w:t>
      </w:r>
      <w:r w:rsidRPr="00617147">
        <w:rPr>
          <w:noProof/>
          <w:sz w:val="18"/>
        </w:rPr>
        <w:tab/>
        <w:t xml:space="preserve">J. Friedman, T. Hastie, and R. Tibshirani, “Additive logistic regression: a statistical view of boosting (With discussion and a rejoinder by the authors),” </w:t>
      </w:r>
      <w:r w:rsidRPr="00617147">
        <w:rPr>
          <w:i/>
          <w:iCs/>
          <w:noProof/>
          <w:sz w:val="18"/>
        </w:rPr>
        <w:t>The Annals of Statistics</w:t>
      </w:r>
      <w:r w:rsidRPr="00617147">
        <w:rPr>
          <w:noProof/>
          <w:sz w:val="18"/>
        </w:rPr>
        <w:t>, vol. 28, no. 2. pp. 337–407, 2000.</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lastRenderedPageBreak/>
        <w:t>[22]</w:t>
      </w:r>
      <w:r w:rsidRPr="00617147">
        <w:rPr>
          <w:noProof/>
          <w:sz w:val="18"/>
        </w:rPr>
        <w:tab/>
        <w:t xml:space="preserve">J. Friedman, “Greedy function approximation: a gradient boosting machine,” </w:t>
      </w:r>
      <w:r w:rsidRPr="00617147">
        <w:rPr>
          <w:i/>
          <w:iCs/>
          <w:noProof/>
          <w:sz w:val="18"/>
        </w:rPr>
        <w:t>Ann. Stat.</w:t>
      </w:r>
      <w:r w:rsidRPr="00617147">
        <w:rPr>
          <w:noProof/>
          <w:sz w:val="18"/>
        </w:rPr>
        <w:t>, 2001.</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23]</w:t>
      </w:r>
      <w:r w:rsidRPr="00617147">
        <w:rPr>
          <w:noProof/>
          <w:sz w:val="18"/>
        </w:rPr>
        <w:tab/>
        <w:t xml:space="preserve">P. Geurts, D. Ernst, and L. Wehenkel, “Extremely randomized trees,” </w:t>
      </w:r>
      <w:r w:rsidRPr="00617147">
        <w:rPr>
          <w:i/>
          <w:iCs/>
          <w:noProof/>
          <w:sz w:val="18"/>
        </w:rPr>
        <w:t>Mach. Learn.</w:t>
      </w:r>
      <w:r w:rsidRPr="00617147">
        <w:rPr>
          <w:noProof/>
          <w:sz w:val="18"/>
        </w:rPr>
        <w:t>, 2006.</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24]</w:t>
      </w:r>
      <w:r w:rsidRPr="00617147">
        <w:rPr>
          <w:noProof/>
          <w:sz w:val="18"/>
        </w:rPr>
        <w:tab/>
        <w:t xml:space="preserve">C. Lampert, “Beyond sliding windows: Object localization by efficient subwindow search,” </w:t>
      </w:r>
      <w:r w:rsidRPr="00617147">
        <w:rPr>
          <w:i/>
          <w:iCs/>
          <w:noProof/>
          <w:sz w:val="18"/>
        </w:rPr>
        <w:t>Comput. Vis. …</w:t>
      </w:r>
      <w:r w:rsidRPr="00617147">
        <w:rPr>
          <w:noProof/>
          <w:sz w:val="18"/>
        </w:rPr>
        <w:t>, 2008.</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25]</w:t>
      </w:r>
      <w:r w:rsidRPr="00617147">
        <w:rPr>
          <w:noProof/>
          <w:sz w:val="18"/>
        </w:rPr>
        <w:tab/>
        <w:t xml:space="preserve">J. Sivic and A. Zisserman, “Video Google: A text retrieval approach to object matching in videos,” </w:t>
      </w:r>
      <w:r w:rsidRPr="00617147">
        <w:rPr>
          <w:i/>
          <w:iCs/>
          <w:noProof/>
          <w:sz w:val="18"/>
        </w:rPr>
        <w:t>Comput. Vision, 2003. Proceedings. …</w:t>
      </w:r>
      <w:r w:rsidRPr="00617147">
        <w:rPr>
          <w:noProof/>
          <w:sz w:val="18"/>
        </w:rPr>
        <w:t>, 2003.</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26]</w:t>
      </w:r>
      <w:r w:rsidRPr="00617147">
        <w:rPr>
          <w:noProof/>
          <w:sz w:val="18"/>
        </w:rPr>
        <w:tab/>
        <w:t xml:space="preserve">W. Zheng and L. Liang, “Fast car detection using image strip features,” </w:t>
      </w:r>
      <w:r w:rsidRPr="00617147">
        <w:rPr>
          <w:i/>
          <w:iCs/>
          <w:noProof/>
          <w:sz w:val="18"/>
        </w:rPr>
        <w:t>… Pattern Recognition, 2009. CVPR 2009 …</w:t>
      </w:r>
      <w:r w:rsidRPr="00617147">
        <w:rPr>
          <w:noProof/>
          <w:sz w:val="18"/>
        </w:rPr>
        <w:t>, 2009.</w:t>
      </w:r>
    </w:p>
    <w:p w:rsidR="00617147" w:rsidRPr="00617147" w:rsidRDefault="00617147" w:rsidP="006444FC">
      <w:pPr>
        <w:pStyle w:val="NormalWeb"/>
        <w:spacing w:before="240" w:beforeAutospacing="0" w:after="0" w:afterAutospacing="0"/>
        <w:ind w:left="641" w:hanging="641"/>
        <w:divId w:val="1953169540"/>
        <w:rPr>
          <w:noProof/>
          <w:sz w:val="18"/>
        </w:rPr>
      </w:pPr>
      <w:r w:rsidRPr="00617147">
        <w:rPr>
          <w:noProof/>
          <w:sz w:val="18"/>
        </w:rPr>
        <w:t>[27]</w:t>
      </w:r>
      <w:r w:rsidRPr="00617147">
        <w:rPr>
          <w:noProof/>
          <w:sz w:val="18"/>
        </w:rPr>
        <w:tab/>
        <w:t xml:space="preserve">D. Gerónimo, A. Sappa, A. López, and D. Ponsa, “Adaptive image sampling and windows classification for on-board pedestrian detection,” </w:t>
      </w:r>
      <w:r w:rsidRPr="00617147">
        <w:rPr>
          <w:i/>
          <w:iCs/>
          <w:noProof/>
          <w:sz w:val="18"/>
        </w:rPr>
        <w:t>Proc. …</w:t>
      </w:r>
      <w:r w:rsidRPr="00617147">
        <w:rPr>
          <w:noProof/>
          <w:sz w:val="18"/>
        </w:rPr>
        <w:t xml:space="preserve">, 2007. </w:t>
      </w:r>
    </w:p>
    <w:p w:rsidR="004A348C" w:rsidRDefault="003F6F34" w:rsidP="00285F55">
      <w:pPr>
        <w:pStyle w:val="References"/>
      </w:pPr>
      <w:r>
        <w:fldChar w:fldCharType="end"/>
      </w:r>
    </w:p>
    <w:p w:rsidR="004A348C" w:rsidRDefault="004A348C">
      <w:pPr>
        <w:rPr>
          <w:rFonts w:eastAsia="Times New Roman"/>
          <w:sz w:val="18"/>
          <w:szCs w:val="16"/>
        </w:rPr>
      </w:pPr>
      <w:r>
        <w:br w:type="page"/>
      </w:r>
    </w:p>
    <w:p w:rsidR="004A348C" w:rsidRDefault="00D36578" w:rsidP="004A348C">
      <w:pPr>
        <w:pStyle w:val="Sectionnumbered"/>
        <w:numPr>
          <w:ilvl w:val="0"/>
          <w:numId w:val="0"/>
        </w:numPr>
        <w:rPr>
          <w:sz w:val="24"/>
        </w:rPr>
      </w:pPr>
      <w:r w:rsidRPr="00D36578">
        <w:rPr>
          <w:noProof/>
        </w:rPr>
        <w:lastRenderedPageBreak/>
        <w:drawing>
          <wp:anchor distT="0" distB="0" distL="114300" distR="114300" simplePos="0" relativeHeight="251674112" behindDoc="0" locked="0" layoutInCell="1" allowOverlap="1" wp14:anchorId="45B41836" wp14:editId="2911AC9B">
            <wp:simplePos x="0" y="0"/>
            <wp:positionH relativeFrom="margin">
              <wp:align>center</wp:align>
            </wp:positionH>
            <wp:positionV relativeFrom="margin">
              <wp:posOffset>2410460</wp:posOffset>
            </wp:positionV>
            <wp:extent cx="9599930" cy="5450840"/>
            <wp:effectExtent l="0" t="1905" r="0" b="0"/>
            <wp:wrapTopAndBottom/>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rot="16200000">
                      <a:off x="0" y="0"/>
                      <a:ext cx="9599930" cy="5450840"/>
                    </a:xfrm>
                    <a:prstGeom prst="rect">
                      <a:avLst/>
                    </a:prstGeom>
                    <a:noFill/>
                    <a:ln>
                      <a:noFill/>
                    </a:ln>
                  </pic:spPr>
                </pic:pic>
              </a:graphicData>
            </a:graphic>
            <wp14:sizeRelH relativeFrom="page">
              <wp14:pctWidth>0</wp14:pctWidth>
            </wp14:sizeRelH>
            <wp14:sizeRelV relativeFrom="page">
              <wp14:pctHeight>0</wp14:pctHeight>
            </wp14:sizeRelV>
          </wp:anchor>
        </w:drawing>
      </w:r>
      <w:r w:rsidR="004A348C">
        <w:rPr>
          <w:sz w:val="24"/>
        </w:rPr>
        <w:t>Appendix 1</w:t>
      </w:r>
      <w:r w:rsidR="000A05F9">
        <w:rPr>
          <w:sz w:val="24"/>
        </w:rPr>
        <w:t>:</w:t>
      </w:r>
      <w:r w:rsidR="0043370E">
        <w:rPr>
          <w:sz w:val="24"/>
        </w:rPr>
        <w:t xml:space="preserve"> Object Recognition Results</w:t>
      </w:r>
    </w:p>
    <w:p w:rsidR="00504590" w:rsidRPr="00BE4703" w:rsidRDefault="00504590" w:rsidP="00D36578">
      <w:pPr>
        <w:pStyle w:val="Normaltext"/>
      </w:pPr>
    </w:p>
    <w:p w:rsidR="00285F55" w:rsidRPr="00C5047E" w:rsidRDefault="00285F55" w:rsidP="00285F55">
      <w:pPr>
        <w:pStyle w:val="References"/>
      </w:pPr>
    </w:p>
    <w:sectPr w:rsidR="00285F55" w:rsidRPr="00C5047E" w:rsidSect="006E3E2E">
      <w:type w:val="continuous"/>
      <w:pgSz w:w="11907" w:h="16840" w:code="9"/>
      <w:pgMar w:top="573" w:right="582" w:bottom="567" w:left="644" w:header="57" w:footer="313" w:gutter="0"/>
      <w:cols w:num="2" w:space="17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705C" w:rsidRDefault="00CF705C">
      <w:r>
        <w:separator/>
      </w:r>
    </w:p>
    <w:p w:rsidR="00CF705C" w:rsidRDefault="00CF705C"/>
  </w:endnote>
  <w:endnote w:type="continuationSeparator" w:id="0">
    <w:p w:rsidR="00CF705C" w:rsidRDefault="00CF705C">
      <w:r>
        <w:continuationSeparator/>
      </w:r>
    </w:p>
    <w:p w:rsidR="00CF705C" w:rsidRDefault="00CF70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SanL-Regu">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7C17" w:rsidRPr="00D717C6" w:rsidRDefault="00C57C17" w:rsidP="007A15C6">
    <w:pPr>
      <w:pStyle w:val="Rodap"/>
      <w:ind w:right="360"/>
      <w:rPr>
        <w:sz w:val="12"/>
        <w:szCs w:val="1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27A" w:rsidRDefault="00D6427A">
    <w:pPr>
      <w:pStyle w:val="Rodap"/>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705C" w:rsidRDefault="00CF705C">
      <w:r>
        <w:separator/>
      </w:r>
    </w:p>
    <w:p w:rsidR="00CF705C" w:rsidRDefault="00CF705C"/>
  </w:footnote>
  <w:footnote w:type="continuationSeparator" w:id="0">
    <w:p w:rsidR="00CF705C" w:rsidRDefault="00CF705C">
      <w:r>
        <w:continuationSeparator/>
      </w:r>
    </w:p>
    <w:p w:rsidR="00CF705C" w:rsidRDefault="00CF705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7C17" w:rsidRDefault="00C57C17" w:rsidP="003C3CB6">
    <w:pPr>
      <w:tabs>
        <w:tab w:val="right" w:pos="7315"/>
      </w:tabs>
      <w:spacing w:before="120"/>
      <w:rPr>
        <w:i/>
        <w:caps/>
      </w:rPr>
    </w:pPr>
    <w:r w:rsidRPr="009B46FF">
      <w:rPr>
        <w:rStyle w:val="Nmerodepgina"/>
        <w:b/>
      </w:rPr>
      <w:fldChar w:fldCharType="begin"/>
    </w:r>
    <w:r w:rsidRPr="009B46FF">
      <w:rPr>
        <w:rStyle w:val="Nmerodepgina"/>
        <w:b/>
      </w:rPr>
      <w:instrText xml:space="preserve"> PAGE </w:instrText>
    </w:r>
    <w:r w:rsidRPr="009B46FF">
      <w:rPr>
        <w:rStyle w:val="Nmerodepgina"/>
        <w:b/>
      </w:rPr>
      <w:fldChar w:fldCharType="separate"/>
    </w:r>
    <w:r w:rsidR="007C1384">
      <w:rPr>
        <w:rStyle w:val="Nmerodepgina"/>
        <w:b/>
        <w:noProof/>
      </w:rPr>
      <w:t>4</w:t>
    </w:r>
    <w:r w:rsidRPr="009B46FF">
      <w:rPr>
        <w:rStyle w:val="Nmerodepgina"/>
        <w:b/>
      </w:rPr>
      <w:fldChar w:fldCharType="end"/>
    </w:r>
    <w:r>
      <w:rPr>
        <w:i/>
      </w:rPr>
      <w:tab/>
    </w:r>
  </w:p>
  <w:p w:rsidR="00C57C17" w:rsidRPr="00D1291F" w:rsidRDefault="00C57C17" w:rsidP="003C3CB6">
    <w:pPr>
      <w:tabs>
        <w:tab w:val="right" w:pos="7315"/>
      </w:tabs>
      <w:rPr>
        <w:rStyle w:val="Nmerodepgina"/>
        <w:b/>
        <w:sz w:val="4"/>
        <w:szCs w:val="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C96DE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C181A42"/>
    <w:lvl w:ilvl="0">
      <w:start w:val="1"/>
      <w:numFmt w:val="decimal"/>
      <w:lvlText w:val="%1."/>
      <w:lvlJc w:val="left"/>
      <w:pPr>
        <w:tabs>
          <w:tab w:val="num" w:pos="1492"/>
        </w:tabs>
        <w:ind w:left="1492" w:hanging="360"/>
      </w:pPr>
    </w:lvl>
  </w:abstractNum>
  <w:abstractNum w:abstractNumId="2">
    <w:nsid w:val="FFFFFF7D"/>
    <w:multiLevelType w:val="singleLevel"/>
    <w:tmpl w:val="85B285CA"/>
    <w:lvl w:ilvl="0">
      <w:start w:val="1"/>
      <w:numFmt w:val="decimal"/>
      <w:lvlText w:val="%1."/>
      <w:lvlJc w:val="left"/>
      <w:pPr>
        <w:tabs>
          <w:tab w:val="num" w:pos="1209"/>
        </w:tabs>
        <w:ind w:left="1209" w:hanging="360"/>
      </w:pPr>
    </w:lvl>
  </w:abstractNum>
  <w:abstractNum w:abstractNumId="3">
    <w:nsid w:val="FFFFFF7E"/>
    <w:multiLevelType w:val="singleLevel"/>
    <w:tmpl w:val="01F44244"/>
    <w:lvl w:ilvl="0">
      <w:start w:val="1"/>
      <w:numFmt w:val="decimal"/>
      <w:lvlText w:val="%1."/>
      <w:lvlJc w:val="left"/>
      <w:pPr>
        <w:tabs>
          <w:tab w:val="num" w:pos="926"/>
        </w:tabs>
        <w:ind w:left="926" w:hanging="360"/>
      </w:pPr>
    </w:lvl>
  </w:abstractNum>
  <w:abstractNum w:abstractNumId="4">
    <w:nsid w:val="FFFFFF7F"/>
    <w:multiLevelType w:val="singleLevel"/>
    <w:tmpl w:val="B20263FC"/>
    <w:lvl w:ilvl="0">
      <w:start w:val="1"/>
      <w:numFmt w:val="decimal"/>
      <w:lvlText w:val="%1."/>
      <w:lvlJc w:val="left"/>
      <w:pPr>
        <w:tabs>
          <w:tab w:val="num" w:pos="643"/>
        </w:tabs>
        <w:ind w:left="643" w:hanging="360"/>
      </w:pPr>
    </w:lvl>
  </w:abstractNum>
  <w:abstractNum w:abstractNumId="5">
    <w:nsid w:val="FFFFFF80"/>
    <w:multiLevelType w:val="singleLevel"/>
    <w:tmpl w:val="42C00C2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0DA6ED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B8DC4CA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E4ED9C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BD0CED22"/>
    <w:lvl w:ilvl="0">
      <w:start w:val="1"/>
      <w:numFmt w:val="decimal"/>
      <w:lvlText w:val="%1."/>
      <w:lvlJc w:val="left"/>
      <w:pPr>
        <w:tabs>
          <w:tab w:val="num" w:pos="360"/>
        </w:tabs>
        <w:ind w:left="360" w:hanging="360"/>
      </w:pPr>
    </w:lvl>
  </w:abstractNum>
  <w:abstractNum w:abstractNumId="10">
    <w:nsid w:val="FFFFFF89"/>
    <w:multiLevelType w:val="singleLevel"/>
    <w:tmpl w:val="E586EDD0"/>
    <w:lvl w:ilvl="0">
      <w:start w:val="1"/>
      <w:numFmt w:val="bullet"/>
      <w:lvlText w:val=""/>
      <w:lvlJc w:val="left"/>
      <w:pPr>
        <w:tabs>
          <w:tab w:val="num" w:pos="360"/>
        </w:tabs>
        <w:ind w:left="360" w:hanging="360"/>
      </w:pPr>
      <w:rPr>
        <w:rFonts w:ascii="Symbol" w:hAnsi="Symbol" w:hint="default"/>
      </w:rPr>
    </w:lvl>
  </w:abstractNum>
  <w:abstractNum w:abstractNumId="11">
    <w:nsid w:val="023C731B"/>
    <w:multiLevelType w:val="multilevel"/>
    <w:tmpl w:val="494AEB78"/>
    <w:lvl w:ilvl="0">
      <w:start w:val="1"/>
      <w:numFmt w:val="decimal"/>
      <w:lvlText w:val="%1."/>
      <w:lvlJc w:val="left"/>
      <w:pPr>
        <w:tabs>
          <w:tab w:val="num" w:pos="397"/>
        </w:tabs>
        <w:ind w:left="0" w:firstLine="0"/>
      </w:pPr>
      <w:rPr>
        <w:rFonts w:hint="default"/>
      </w:rPr>
    </w:lvl>
    <w:lvl w:ilvl="1">
      <w:start w:val="1"/>
      <w:numFmt w:val="decimal"/>
      <w:lvlText w:val="%1.%2."/>
      <w:lvlJc w:val="left"/>
      <w:pPr>
        <w:tabs>
          <w:tab w:val="num" w:pos="397"/>
        </w:tabs>
        <w:ind w:left="0"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2">
    <w:nsid w:val="043A5BA0"/>
    <w:multiLevelType w:val="multilevel"/>
    <w:tmpl w:val="885483F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97"/>
        </w:tabs>
        <w:ind w:left="-32767"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3">
    <w:nsid w:val="0A8F35E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0C321214"/>
    <w:multiLevelType w:val="multilevel"/>
    <w:tmpl w:val="80280FB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97"/>
        </w:tabs>
        <w:ind w:left="-32767"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5">
    <w:nsid w:val="1B1818AC"/>
    <w:multiLevelType w:val="multilevel"/>
    <w:tmpl w:val="842ABE74"/>
    <w:lvl w:ilvl="0">
      <w:start w:val="1"/>
      <w:numFmt w:val="decimal"/>
      <w:lvlText w:val="%1."/>
      <w:lvlJc w:val="left"/>
      <w:pPr>
        <w:tabs>
          <w:tab w:val="num" w:pos="397"/>
        </w:tabs>
        <w:ind w:left="0" w:firstLine="0"/>
      </w:pPr>
      <w:rPr>
        <w:rFonts w:hint="default"/>
      </w:rPr>
    </w:lvl>
    <w:lvl w:ilvl="1">
      <w:start w:val="1"/>
      <w:numFmt w:val="decimal"/>
      <w:lvlText w:val="%1.%2."/>
      <w:lvlJc w:val="left"/>
      <w:pPr>
        <w:tabs>
          <w:tab w:val="num" w:pos="397"/>
        </w:tabs>
        <w:ind w:left="0"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1F566B50"/>
    <w:multiLevelType w:val="hybridMultilevel"/>
    <w:tmpl w:val="2DECFFA2"/>
    <w:lvl w:ilvl="0" w:tplc="2DCE8F48">
      <w:numFmt w:val="bullet"/>
      <w:lvlText w:val="-"/>
      <w:lvlJc w:val="left"/>
      <w:pPr>
        <w:tabs>
          <w:tab w:val="num" w:pos="1068"/>
        </w:tabs>
        <w:ind w:left="1068" w:hanging="360"/>
      </w:pPr>
      <w:rPr>
        <w:rFonts w:ascii="Times New Roman" w:eastAsia="Times New Roman" w:hAnsi="Times New Roman" w:cs="Times New Roman" w:hint="default"/>
      </w:rPr>
    </w:lvl>
    <w:lvl w:ilvl="1" w:tplc="04070003" w:tentative="1">
      <w:start w:val="1"/>
      <w:numFmt w:val="bullet"/>
      <w:lvlText w:val="o"/>
      <w:lvlJc w:val="left"/>
      <w:pPr>
        <w:tabs>
          <w:tab w:val="num" w:pos="1788"/>
        </w:tabs>
        <w:ind w:left="1788" w:hanging="360"/>
      </w:pPr>
      <w:rPr>
        <w:rFonts w:ascii="Courier New" w:hAnsi="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17">
    <w:nsid w:val="20E067DD"/>
    <w:multiLevelType w:val="multilevel"/>
    <w:tmpl w:val="153045E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97"/>
        </w:tabs>
        <w:ind w:left="-32767"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0044C0D"/>
    <w:multiLevelType w:val="multilevel"/>
    <w:tmpl w:val="DFA2C31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97"/>
        </w:tabs>
        <w:ind w:left="-32767"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9">
    <w:nsid w:val="373935EC"/>
    <w:multiLevelType w:val="multilevel"/>
    <w:tmpl w:val="65EEF280"/>
    <w:lvl w:ilvl="0">
      <w:start w:val="1"/>
      <w:numFmt w:val="decimal"/>
      <w:lvlText w:val="%1"/>
      <w:lvlJc w:val="left"/>
      <w:pPr>
        <w:tabs>
          <w:tab w:val="num" w:pos="397"/>
        </w:tabs>
        <w:ind w:left="0" w:firstLine="0"/>
      </w:pPr>
      <w:rPr>
        <w:rFonts w:hint="default"/>
      </w:rPr>
    </w:lvl>
    <w:lvl w:ilvl="1">
      <w:start w:val="1"/>
      <w:numFmt w:val="decimal"/>
      <w:lvlText w:val="%1.%2"/>
      <w:lvlJc w:val="left"/>
      <w:pPr>
        <w:tabs>
          <w:tab w:val="num" w:pos="397"/>
        </w:tabs>
        <w:ind w:left="0"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0">
    <w:nsid w:val="3A877D64"/>
    <w:multiLevelType w:val="singleLevel"/>
    <w:tmpl w:val="5DA6FC16"/>
    <w:lvl w:ilvl="0">
      <w:start w:val="1"/>
      <w:numFmt w:val="decimal"/>
      <w:lvlText w:val="[%1]"/>
      <w:lvlJc w:val="left"/>
      <w:pPr>
        <w:tabs>
          <w:tab w:val="num" w:pos="360"/>
        </w:tabs>
        <w:ind w:left="360" w:hanging="360"/>
      </w:pPr>
    </w:lvl>
  </w:abstractNum>
  <w:abstractNum w:abstractNumId="21">
    <w:nsid w:val="3EE639BD"/>
    <w:multiLevelType w:val="multilevel"/>
    <w:tmpl w:val="885483F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97"/>
        </w:tabs>
        <w:ind w:left="-32767"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2">
    <w:nsid w:val="405412C5"/>
    <w:multiLevelType w:val="multilevel"/>
    <w:tmpl w:val="D4B0EF3A"/>
    <w:lvl w:ilvl="0">
      <w:start w:val="1"/>
      <w:numFmt w:val="decimal"/>
      <w:lvlText w:val="%1"/>
      <w:lvlJc w:val="left"/>
      <w:pPr>
        <w:tabs>
          <w:tab w:val="num" w:pos="397"/>
        </w:tabs>
        <w:ind w:left="0" w:firstLine="0"/>
      </w:pPr>
      <w:rPr>
        <w:rFonts w:hint="default"/>
      </w:rPr>
    </w:lvl>
    <w:lvl w:ilvl="1">
      <w:start w:val="1"/>
      <w:numFmt w:val="decimal"/>
      <w:lvlRestart w:val="0"/>
      <w:lvlText w:val="%1.%2"/>
      <w:lvlJc w:val="left"/>
      <w:pPr>
        <w:tabs>
          <w:tab w:val="num" w:pos="397"/>
        </w:tabs>
        <w:ind w:left="0"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3">
    <w:nsid w:val="42113F0A"/>
    <w:multiLevelType w:val="multilevel"/>
    <w:tmpl w:val="49526386"/>
    <w:lvl w:ilvl="0">
      <w:start w:val="1"/>
      <w:numFmt w:val="decimal"/>
      <w:lvlText w:val="%1"/>
      <w:lvlJc w:val="left"/>
      <w:pPr>
        <w:tabs>
          <w:tab w:val="num" w:pos="397"/>
        </w:tabs>
        <w:ind w:left="0" w:firstLine="0"/>
      </w:pPr>
      <w:rPr>
        <w:rFonts w:hint="default"/>
      </w:rPr>
    </w:lvl>
    <w:lvl w:ilvl="1">
      <w:start w:val="1"/>
      <w:numFmt w:val="decimal"/>
      <w:lvlText w:val="%1.%2"/>
      <w:lvlJc w:val="left"/>
      <w:pPr>
        <w:tabs>
          <w:tab w:val="num" w:pos="397"/>
        </w:tabs>
        <w:ind w:left="0"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4">
    <w:nsid w:val="46156714"/>
    <w:multiLevelType w:val="multilevel"/>
    <w:tmpl w:val="B10A5342"/>
    <w:lvl w:ilvl="0">
      <w:start w:val="1"/>
      <w:numFmt w:val="decimal"/>
      <w:lvlText w:val="%1"/>
      <w:lvlJc w:val="left"/>
      <w:pPr>
        <w:tabs>
          <w:tab w:val="num" w:pos="397"/>
        </w:tabs>
        <w:ind w:left="0" w:firstLine="0"/>
      </w:pPr>
      <w:rPr>
        <w:rFonts w:hint="default"/>
      </w:rPr>
    </w:lvl>
    <w:lvl w:ilvl="1">
      <w:start w:val="1"/>
      <w:numFmt w:val="decimal"/>
      <w:lvlRestart w:val="0"/>
      <w:lvlText w:val="%1.%2"/>
      <w:lvlJc w:val="left"/>
      <w:pPr>
        <w:tabs>
          <w:tab w:val="num" w:pos="397"/>
        </w:tabs>
        <w:ind w:left="0"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5">
    <w:nsid w:val="58C67573"/>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5A9D7D11"/>
    <w:multiLevelType w:val="multilevel"/>
    <w:tmpl w:val="F5185892"/>
    <w:lvl w:ilvl="0">
      <w:start w:val="1"/>
      <w:numFmt w:val="decimal"/>
      <w:lvlText w:val="%1."/>
      <w:lvlJc w:val="left"/>
      <w:pPr>
        <w:tabs>
          <w:tab w:val="num" w:pos="397"/>
        </w:tabs>
        <w:ind w:left="0" w:firstLine="0"/>
      </w:pPr>
      <w:rPr>
        <w:rFonts w:hint="default"/>
      </w:rPr>
    </w:lvl>
    <w:lvl w:ilvl="1">
      <w:start w:val="1"/>
      <w:numFmt w:val="decimal"/>
      <w:lvlText w:val="%1.%2."/>
      <w:lvlJc w:val="left"/>
      <w:pPr>
        <w:tabs>
          <w:tab w:val="num" w:pos="397"/>
        </w:tabs>
        <w:ind w:left="0"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7">
    <w:nsid w:val="5D2B7689"/>
    <w:multiLevelType w:val="multilevel"/>
    <w:tmpl w:val="7876BFB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97"/>
        </w:tabs>
        <w:ind w:left="-32767"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8">
    <w:nsid w:val="663F417A"/>
    <w:multiLevelType w:val="hybridMultilevel"/>
    <w:tmpl w:val="2DC4FDAC"/>
    <w:lvl w:ilvl="0" w:tplc="20A0173C">
      <w:start w:val="1"/>
      <w:numFmt w:val="bullet"/>
      <w:pStyle w:val="Bodyitemize"/>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731548B8"/>
    <w:multiLevelType w:val="multilevel"/>
    <w:tmpl w:val="8EDAB43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97"/>
        </w:tabs>
        <w:ind w:left="-32767" w:firstLine="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30">
    <w:nsid w:val="753E1DD6"/>
    <w:multiLevelType w:val="multilevel"/>
    <w:tmpl w:val="4F88A21C"/>
    <w:lvl w:ilvl="0">
      <w:start w:val="1"/>
      <w:numFmt w:val="decimal"/>
      <w:pStyle w:val="Sectionnumbered"/>
      <w:lvlText w:val="%1"/>
      <w:lvlJc w:val="left"/>
      <w:pPr>
        <w:tabs>
          <w:tab w:val="num" w:pos="397"/>
        </w:tabs>
        <w:ind w:left="0" w:firstLine="0"/>
      </w:pPr>
      <w:rPr>
        <w:rFonts w:hint="default"/>
      </w:rPr>
    </w:lvl>
    <w:lvl w:ilvl="1">
      <w:start w:val="1"/>
      <w:numFmt w:val="decimal"/>
      <w:pStyle w:val="SubSectionnumbered"/>
      <w:lvlText w:val="%1.%2"/>
      <w:lvlJc w:val="left"/>
      <w:pPr>
        <w:tabs>
          <w:tab w:val="num" w:pos="397"/>
        </w:tabs>
        <w:ind w:left="0" w:firstLine="0"/>
      </w:pPr>
      <w:rPr>
        <w:rFonts w:hint="default"/>
        <w:sz w:val="22"/>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31">
    <w:nsid w:val="796F7600"/>
    <w:multiLevelType w:val="hybridMultilevel"/>
    <w:tmpl w:val="60C600C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11"/>
  </w:num>
  <w:num w:numId="3">
    <w:abstractNumId w:val="25"/>
  </w:num>
  <w:num w:numId="4">
    <w:abstractNumId w:val="13"/>
  </w:num>
  <w:num w:numId="5">
    <w:abstractNumId w:val="17"/>
  </w:num>
  <w:num w:numId="6">
    <w:abstractNumId w:val="27"/>
  </w:num>
  <w:num w:numId="7">
    <w:abstractNumId w:val="12"/>
  </w:num>
  <w:num w:numId="8">
    <w:abstractNumId w:val="29"/>
  </w:num>
  <w:num w:numId="9">
    <w:abstractNumId w:val="18"/>
  </w:num>
  <w:num w:numId="10">
    <w:abstractNumId w:val="21"/>
  </w:num>
  <w:num w:numId="11">
    <w:abstractNumId w:val="24"/>
  </w:num>
  <w:num w:numId="12">
    <w:abstractNumId w:val="19"/>
  </w:num>
  <w:num w:numId="13">
    <w:abstractNumId w:val="22"/>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1"/>
  </w:num>
  <w:num w:numId="16">
    <w:abstractNumId w:val="28"/>
  </w:num>
  <w:num w:numId="17">
    <w:abstractNumId w:val="28"/>
  </w:num>
  <w:num w:numId="18">
    <w:abstractNumId w:val="16"/>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23"/>
  </w:num>
  <w:num w:numId="30">
    <w:abstractNumId w:val="20"/>
  </w:num>
  <w:num w:numId="31">
    <w:abstractNumId w:val="26"/>
  </w:num>
  <w:num w:numId="32">
    <w:abstractNumId w:val="15"/>
  </w:num>
  <w:num w:numId="33">
    <w:abstractNumId w:val="30"/>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91"/>
  <w:drawingGridVerticalSpacing w:val="91"/>
  <w:displayHorizontalDrawingGridEvery w:val="0"/>
  <w:displayVerticalDrawingGridEvery w:val="0"/>
  <w:doNotUseMarginsForDrawingGridOrigin/>
  <w:drawingGridVerticalOrigin w:val="1985"/>
  <w:noPunctuationKerning/>
  <w:characterSpacingControl w:val="doNotCompress"/>
  <w:hdrShapeDefaults>
    <o:shapedefaults v:ext="edit" spidmax="2049">
      <o:colormru v:ext="edit" colors="#eaeaea,#4d4d4d,#b2b2b2"/>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4E9"/>
    <w:rsid w:val="0000091D"/>
    <w:rsid w:val="0000100F"/>
    <w:rsid w:val="00010B22"/>
    <w:rsid w:val="00011EFF"/>
    <w:rsid w:val="00016000"/>
    <w:rsid w:val="00016A8C"/>
    <w:rsid w:val="00016E86"/>
    <w:rsid w:val="00016FEE"/>
    <w:rsid w:val="00017936"/>
    <w:rsid w:val="00017A06"/>
    <w:rsid w:val="000200C9"/>
    <w:rsid w:val="0002062E"/>
    <w:rsid w:val="000249CB"/>
    <w:rsid w:val="00025EB1"/>
    <w:rsid w:val="00027B28"/>
    <w:rsid w:val="00027C33"/>
    <w:rsid w:val="000307CB"/>
    <w:rsid w:val="00032CAF"/>
    <w:rsid w:val="00033785"/>
    <w:rsid w:val="00033B17"/>
    <w:rsid w:val="0003472B"/>
    <w:rsid w:val="00035E1E"/>
    <w:rsid w:val="00036CA6"/>
    <w:rsid w:val="00041CE3"/>
    <w:rsid w:val="00042F4C"/>
    <w:rsid w:val="000455A3"/>
    <w:rsid w:val="00047315"/>
    <w:rsid w:val="00052180"/>
    <w:rsid w:val="00055B18"/>
    <w:rsid w:val="00063879"/>
    <w:rsid w:val="00067AA5"/>
    <w:rsid w:val="00067B79"/>
    <w:rsid w:val="00070687"/>
    <w:rsid w:val="00070C32"/>
    <w:rsid w:val="00070D7F"/>
    <w:rsid w:val="00071DAB"/>
    <w:rsid w:val="00076681"/>
    <w:rsid w:val="00076CA7"/>
    <w:rsid w:val="00077B09"/>
    <w:rsid w:val="00077D09"/>
    <w:rsid w:val="00084BB8"/>
    <w:rsid w:val="00090DA7"/>
    <w:rsid w:val="000912E5"/>
    <w:rsid w:val="00092DFE"/>
    <w:rsid w:val="00093A0D"/>
    <w:rsid w:val="00096BBA"/>
    <w:rsid w:val="00096C1F"/>
    <w:rsid w:val="00097077"/>
    <w:rsid w:val="00097635"/>
    <w:rsid w:val="000A05F9"/>
    <w:rsid w:val="000A14CE"/>
    <w:rsid w:val="000A42BC"/>
    <w:rsid w:val="000A5C18"/>
    <w:rsid w:val="000A688E"/>
    <w:rsid w:val="000A7266"/>
    <w:rsid w:val="000B0457"/>
    <w:rsid w:val="000B0BC6"/>
    <w:rsid w:val="000B0EF3"/>
    <w:rsid w:val="000B13E0"/>
    <w:rsid w:val="000B4492"/>
    <w:rsid w:val="000B57F2"/>
    <w:rsid w:val="000B6B47"/>
    <w:rsid w:val="000B7149"/>
    <w:rsid w:val="000C002E"/>
    <w:rsid w:val="000C003A"/>
    <w:rsid w:val="000C06F7"/>
    <w:rsid w:val="000C1047"/>
    <w:rsid w:val="000C6C37"/>
    <w:rsid w:val="000D23F3"/>
    <w:rsid w:val="000D27CC"/>
    <w:rsid w:val="000D2A26"/>
    <w:rsid w:val="000D7CBC"/>
    <w:rsid w:val="000E2C8B"/>
    <w:rsid w:val="000E3A76"/>
    <w:rsid w:val="000E3DC0"/>
    <w:rsid w:val="000F0354"/>
    <w:rsid w:val="000F0673"/>
    <w:rsid w:val="000F0684"/>
    <w:rsid w:val="000F1398"/>
    <w:rsid w:val="000F1D94"/>
    <w:rsid w:val="000F2E95"/>
    <w:rsid w:val="000F5ADF"/>
    <w:rsid w:val="00100C6B"/>
    <w:rsid w:val="00103670"/>
    <w:rsid w:val="00103D42"/>
    <w:rsid w:val="0010542A"/>
    <w:rsid w:val="00111D7C"/>
    <w:rsid w:val="00112530"/>
    <w:rsid w:val="00112E77"/>
    <w:rsid w:val="00114651"/>
    <w:rsid w:val="0011583E"/>
    <w:rsid w:val="0011608B"/>
    <w:rsid w:val="001167D0"/>
    <w:rsid w:val="00122576"/>
    <w:rsid w:val="0012477D"/>
    <w:rsid w:val="001247B3"/>
    <w:rsid w:val="00124F2B"/>
    <w:rsid w:val="001257CE"/>
    <w:rsid w:val="00126286"/>
    <w:rsid w:val="00126370"/>
    <w:rsid w:val="00134070"/>
    <w:rsid w:val="00134F08"/>
    <w:rsid w:val="0013519A"/>
    <w:rsid w:val="001361C7"/>
    <w:rsid w:val="001401AC"/>
    <w:rsid w:val="00143210"/>
    <w:rsid w:val="001447D5"/>
    <w:rsid w:val="00146139"/>
    <w:rsid w:val="001469F0"/>
    <w:rsid w:val="00146D61"/>
    <w:rsid w:val="00147083"/>
    <w:rsid w:val="001507FB"/>
    <w:rsid w:val="00150ADD"/>
    <w:rsid w:val="00151501"/>
    <w:rsid w:val="00153173"/>
    <w:rsid w:val="00153795"/>
    <w:rsid w:val="00153A5B"/>
    <w:rsid w:val="001552DB"/>
    <w:rsid w:val="00155619"/>
    <w:rsid w:val="00162437"/>
    <w:rsid w:val="001634BB"/>
    <w:rsid w:val="00165E73"/>
    <w:rsid w:val="001663F4"/>
    <w:rsid w:val="00167B33"/>
    <w:rsid w:val="0017045F"/>
    <w:rsid w:val="0017253A"/>
    <w:rsid w:val="00173046"/>
    <w:rsid w:val="00173FF4"/>
    <w:rsid w:val="0017469E"/>
    <w:rsid w:val="001753D8"/>
    <w:rsid w:val="00175A1D"/>
    <w:rsid w:val="001775B3"/>
    <w:rsid w:val="001776DA"/>
    <w:rsid w:val="00181034"/>
    <w:rsid w:val="00181B9F"/>
    <w:rsid w:val="0018467F"/>
    <w:rsid w:val="001911D1"/>
    <w:rsid w:val="00191D25"/>
    <w:rsid w:val="00194184"/>
    <w:rsid w:val="0019468A"/>
    <w:rsid w:val="00195F70"/>
    <w:rsid w:val="001979A9"/>
    <w:rsid w:val="001A069D"/>
    <w:rsid w:val="001A2B4F"/>
    <w:rsid w:val="001A32F7"/>
    <w:rsid w:val="001A3B8E"/>
    <w:rsid w:val="001A415D"/>
    <w:rsid w:val="001A5F62"/>
    <w:rsid w:val="001A6601"/>
    <w:rsid w:val="001B008F"/>
    <w:rsid w:val="001B0462"/>
    <w:rsid w:val="001B0620"/>
    <w:rsid w:val="001B0BDD"/>
    <w:rsid w:val="001B150E"/>
    <w:rsid w:val="001B1E93"/>
    <w:rsid w:val="001B2152"/>
    <w:rsid w:val="001B61AA"/>
    <w:rsid w:val="001B697E"/>
    <w:rsid w:val="001B715D"/>
    <w:rsid w:val="001B7C34"/>
    <w:rsid w:val="001C1A0F"/>
    <w:rsid w:val="001C370A"/>
    <w:rsid w:val="001C4573"/>
    <w:rsid w:val="001C534A"/>
    <w:rsid w:val="001C5D40"/>
    <w:rsid w:val="001C5DB2"/>
    <w:rsid w:val="001C6345"/>
    <w:rsid w:val="001C73BC"/>
    <w:rsid w:val="001C7F21"/>
    <w:rsid w:val="001C7F77"/>
    <w:rsid w:val="001D12E9"/>
    <w:rsid w:val="001D275B"/>
    <w:rsid w:val="001D3BC9"/>
    <w:rsid w:val="001D5BC3"/>
    <w:rsid w:val="001D7BA7"/>
    <w:rsid w:val="001E02FA"/>
    <w:rsid w:val="001E0EB3"/>
    <w:rsid w:val="001E59B3"/>
    <w:rsid w:val="001F0A25"/>
    <w:rsid w:val="001F0B3B"/>
    <w:rsid w:val="001F1600"/>
    <w:rsid w:val="001F3C4F"/>
    <w:rsid w:val="001F59F9"/>
    <w:rsid w:val="002003CF"/>
    <w:rsid w:val="00200B8B"/>
    <w:rsid w:val="00203054"/>
    <w:rsid w:val="00203735"/>
    <w:rsid w:val="00205AE8"/>
    <w:rsid w:val="00213DA7"/>
    <w:rsid w:val="00215C3D"/>
    <w:rsid w:val="002164A3"/>
    <w:rsid w:val="00216F8B"/>
    <w:rsid w:val="002172B0"/>
    <w:rsid w:val="00220D62"/>
    <w:rsid w:val="00220E29"/>
    <w:rsid w:val="00222A49"/>
    <w:rsid w:val="00226520"/>
    <w:rsid w:val="002268C4"/>
    <w:rsid w:val="00226F94"/>
    <w:rsid w:val="00227948"/>
    <w:rsid w:val="002307A3"/>
    <w:rsid w:val="0023087A"/>
    <w:rsid w:val="00231047"/>
    <w:rsid w:val="00231F05"/>
    <w:rsid w:val="00232480"/>
    <w:rsid w:val="00234F9C"/>
    <w:rsid w:val="002351AD"/>
    <w:rsid w:val="00235830"/>
    <w:rsid w:val="002367A8"/>
    <w:rsid w:val="00240693"/>
    <w:rsid w:val="00241288"/>
    <w:rsid w:val="0024161D"/>
    <w:rsid w:val="00241742"/>
    <w:rsid w:val="00241F5D"/>
    <w:rsid w:val="0024272B"/>
    <w:rsid w:val="00242925"/>
    <w:rsid w:val="0024306C"/>
    <w:rsid w:val="00244FEF"/>
    <w:rsid w:val="002452FA"/>
    <w:rsid w:val="00245F7D"/>
    <w:rsid w:val="002464FC"/>
    <w:rsid w:val="00250B0F"/>
    <w:rsid w:val="00250D75"/>
    <w:rsid w:val="002520DF"/>
    <w:rsid w:val="002541AD"/>
    <w:rsid w:val="00256925"/>
    <w:rsid w:val="00257BA2"/>
    <w:rsid w:val="00264658"/>
    <w:rsid w:val="0026797E"/>
    <w:rsid w:val="00267DCD"/>
    <w:rsid w:val="002729B5"/>
    <w:rsid w:val="00275319"/>
    <w:rsid w:val="00277ECE"/>
    <w:rsid w:val="00277F0C"/>
    <w:rsid w:val="002800FC"/>
    <w:rsid w:val="00280FAD"/>
    <w:rsid w:val="002834A9"/>
    <w:rsid w:val="00284CEA"/>
    <w:rsid w:val="00285F48"/>
    <w:rsid w:val="00285F55"/>
    <w:rsid w:val="00286089"/>
    <w:rsid w:val="00292942"/>
    <w:rsid w:val="00296875"/>
    <w:rsid w:val="002969B2"/>
    <w:rsid w:val="002A2CD8"/>
    <w:rsid w:val="002A4E67"/>
    <w:rsid w:val="002A50B1"/>
    <w:rsid w:val="002B1A0A"/>
    <w:rsid w:val="002B24BC"/>
    <w:rsid w:val="002B29DF"/>
    <w:rsid w:val="002B373E"/>
    <w:rsid w:val="002B3DC1"/>
    <w:rsid w:val="002B4604"/>
    <w:rsid w:val="002B46CD"/>
    <w:rsid w:val="002B607E"/>
    <w:rsid w:val="002C4790"/>
    <w:rsid w:val="002C4DA5"/>
    <w:rsid w:val="002C572A"/>
    <w:rsid w:val="002D2A6D"/>
    <w:rsid w:val="002D56A4"/>
    <w:rsid w:val="002D675A"/>
    <w:rsid w:val="002E13B4"/>
    <w:rsid w:val="002E2B70"/>
    <w:rsid w:val="002E35AA"/>
    <w:rsid w:val="002E431E"/>
    <w:rsid w:val="002E5402"/>
    <w:rsid w:val="002E67D7"/>
    <w:rsid w:val="002E69CA"/>
    <w:rsid w:val="002F0F7A"/>
    <w:rsid w:val="002F3509"/>
    <w:rsid w:val="002F58C0"/>
    <w:rsid w:val="002F757E"/>
    <w:rsid w:val="002F7DB3"/>
    <w:rsid w:val="00300851"/>
    <w:rsid w:val="0030184D"/>
    <w:rsid w:val="003029D0"/>
    <w:rsid w:val="00305A3F"/>
    <w:rsid w:val="00310DBB"/>
    <w:rsid w:val="00310F78"/>
    <w:rsid w:val="00311340"/>
    <w:rsid w:val="003149B2"/>
    <w:rsid w:val="00316AB3"/>
    <w:rsid w:val="00316ECC"/>
    <w:rsid w:val="00323476"/>
    <w:rsid w:val="00323C7F"/>
    <w:rsid w:val="00326C9A"/>
    <w:rsid w:val="003275E2"/>
    <w:rsid w:val="00330EC7"/>
    <w:rsid w:val="0033435E"/>
    <w:rsid w:val="00336111"/>
    <w:rsid w:val="00336684"/>
    <w:rsid w:val="00336687"/>
    <w:rsid w:val="00340661"/>
    <w:rsid w:val="0034255D"/>
    <w:rsid w:val="003426F3"/>
    <w:rsid w:val="003439AF"/>
    <w:rsid w:val="00343ADB"/>
    <w:rsid w:val="00343C56"/>
    <w:rsid w:val="00344B80"/>
    <w:rsid w:val="00345642"/>
    <w:rsid w:val="00346F3B"/>
    <w:rsid w:val="003516AF"/>
    <w:rsid w:val="00351C7A"/>
    <w:rsid w:val="003535C6"/>
    <w:rsid w:val="003545D8"/>
    <w:rsid w:val="0035650D"/>
    <w:rsid w:val="00356D77"/>
    <w:rsid w:val="00360D51"/>
    <w:rsid w:val="00361E1E"/>
    <w:rsid w:val="00362831"/>
    <w:rsid w:val="0036613C"/>
    <w:rsid w:val="00366484"/>
    <w:rsid w:val="00366AA1"/>
    <w:rsid w:val="003675CA"/>
    <w:rsid w:val="00367AC9"/>
    <w:rsid w:val="00371A9A"/>
    <w:rsid w:val="003727C5"/>
    <w:rsid w:val="003740A9"/>
    <w:rsid w:val="00375B83"/>
    <w:rsid w:val="003777FC"/>
    <w:rsid w:val="00380B33"/>
    <w:rsid w:val="00381CD4"/>
    <w:rsid w:val="00381E74"/>
    <w:rsid w:val="003822EF"/>
    <w:rsid w:val="00382341"/>
    <w:rsid w:val="00385C47"/>
    <w:rsid w:val="003922AB"/>
    <w:rsid w:val="003927F9"/>
    <w:rsid w:val="00392A00"/>
    <w:rsid w:val="00392BEA"/>
    <w:rsid w:val="00393D20"/>
    <w:rsid w:val="00394357"/>
    <w:rsid w:val="003A11C2"/>
    <w:rsid w:val="003A4871"/>
    <w:rsid w:val="003A5446"/>
    <w:rsid w:val="003A5749"/>
    <w:rsid w:val="003A6861"/>
    <w:rsid w:val="003B3F8D"/>
    <w:rsid w:val="003B594F"/>
    <w:rsid w:val="003B617B"/>
    <w:rsid w:val="003B61D6"/>
    <w:rsid w:val="003B7F0F"/>
    <w:rsid w:val="003C0750"/>
    <w:rsid w:val="003C0DEB"/>
    <w:rsid w:val="003C3CB6"/>
    <w:rsid w:val="003C4458"/>
    <w:rsid w:val="003C5C86"/>
    <w:rsid w:val="003C6490"/>
    <w:rsid w:val="003D14ED"/>
    <w:rsid w:val="003D1D43"/>
    <w:rsid w:val="003D1FBD"/>
    <w:rsid w:val="003D1FC7"/>
    <w:rsid w:val="003D39C3"/>
    <w:rsid w:val="003D6F57"/>
    <w:rsid w:val="003E02CA"/>
    <w:rsid w:val="003E0F65"/>
    <w:rsid w:val="003E2273"/>
    <w:rsid w:val="003E2688"/>
    <w:rsid w:val="003E3DCB"/>
    <w:rsid w:val="003F2BDB"/>
    <w:rsid w:val="003F3056"/>
    <w:rsid w:val="003F59BE"/>
    <w:rsid w:val="003F6F34"/>
    <w:rsid w:val="0040020F"/>
    <w:rsid w:val="00401080"/>
    <w:rsid w:val="00401620"/>
    <w:rsid w:val="004019C7"/>
    <w:rsid w:val="00403B62"/>
    <w:rsid w:val="00413BA8"/>
    <w:rsid w:val="0041429E"/>
    <w:rsid w:val="0041467B"/>
    <w:rsid w:val="004202E0"/>
    <w:rsid w:val="00421E6A"/>
    <w:rsid w:val="00423390"/>
    <w:rsid w:val="00424185"/>
    <w:rsid w:val="00424A5B"/>
    <w:rsid w:val="004255F2"/>
    <w:rsid w:val="00431772"/>
    <w:rsid w:val="0043370E"/>
    <w:rsid w:val="00433ECB"/>
    <w:rsid w:val="00434F3E"/>
    <w:rsid w:val="004354EB"/>
    <w:rsid w:val="00440E4C"/>
    <w:rsid w:val="00442CFA"/>
    <w:rsid w:val="0044312E"/>
    <w:rsid w:val="00443F30"/>
    <w:rsid w:val="004452FE"/>
    <w:rsid w:val="00445F0D"/>
    <w:rsid w:val="00450569"/>
    <w:rsid w:val="00450EFD"/>
    <w:rsid w:val="0045236A"/>
    <w:rsid w:val="004542E4"/>
    <w:rsid w:val="00454D6F"/>
    <w:rsid w:val="00456875"/>
    <w:rsid w:val="00456EE5"/>
    <w:rsid w:val="00460CE3"/>
    <w:rsid w:val="00460FEE"/>
    <w:rsid w:val="0046119F"/>
    <w:rsid w:val="0046397E"/>
    <w:rsid w:val="00463B17"/>
    <w:rsid w:val="00466374"/>
    <w:rsid w:val="0046696A"/>
    <w:rsid w:val="00467605"/>
    <w:rsid w:val="00472580"/>
    <w:rsid w:val="00472DB2"/>
    <w:rsid w:val="0047542B"/>
    <w:rsid w:val="00475ABC"/>
    <w:rsid w:val="00475AF4"/>
    <w:rsid w:val="00475F4A"/>
    <w:rsid w:val="004770C1"/>
    <w:rsid w:val="0047715F"/>
    <w:rsid w:val="004771BD"/>
    <w:rsid w:val="00480036"/>
    <w:rsid w:val="00483576"/>
    <w:rsid w:val="0049012B"/>
    <w:rsid w:val="00493A19"/>
    <w:rsid w:val="0049448C"/>
    <w:rsid w:val="004956D6"/>
    <w:rsid w:val="004A338B"/>
    <w:rsid w:val="004A348C"/>
    <w:rsid w:val="004A4D1D"/>
    <w:rsid w:val="004A4E0A"/>
    <w:rsid w:val="004A5D1F"/>
    <w:rsid w:val="004B0D2D"/>
    <w:rsid w:val="004B0EB1"/>
    <w:rsid w:val="004B3B59"/>
    <w:rsid w:val="004B548B"/>
    <w:rsid w:val="004B6153"/>
    <w:rsid w:val="004B6239"/>
    <w:rsid w:val="004B789B"/>
    <w:rsid w:val="004B7A87"/>
    <w:rsid w:val="004C049C"/>
    <w:rsid w:val="004C1B8C"/>
    <w:rsid w:val="004C7033"/>
    <w:rsid w:val="004D0EDD"/>
    <w:rsid w:val="004D32CD"/>
    <w:rsid w:val="004E10AC"/>
    <w:rsid w:val="004E1EDC"/>
    <w:rsid w:val="004E4AFD"/>
    <w:rsid w:val="004F427D"/>
    <w:rsid w:val="004F5769"/>
    <w:rsid w:val="004F74F8"/>
    <w:rsid w:val="00502B43"/>
    <w:rsid w:val="00502D0E"/>
    <w:rsid w:val="00503916"/>
    <w:rsid w:val="00504590"/>
    <w:rsid w:val="005045AC"/>
    <w:rsid w:val="005117B4"/>
    <w:rsid w:val="00512AEC"/>
    <w:rsid w:val="0051641E"/>
    <w:rsid w:val="00516545"/>
    <w:rsid w:val="0052011F"/>
    <w:rsid w:val="0052115E"/>
    <w:rsid w:val="00521584"/>
    <w:rsid w:val="00521688"/>
    <w:rsid w:val="00524D55"/>
    <w:rsid w:val="00525244"/>
    <w:rsid w:val="0052615D"/>
    <w:rsid w:val="0052719C"/>
    <w:rsid w:val="005279DC"/>
    <w:rsid w:val="00530558"/>
    <w:rsid w:val="00530A5E"/>
    <w:rsid w:val="005321BF"/>
    <w:rsid w:val="00533589"/>
    <w:rsid w:val="00533B2C"/>
    <w:rsid w:val="00533FEE"/>
    <w:rsid w:val="0053454A"/>
    <w:rsid w:val="00535A63"/>
    <w:rsid w:val="0054192D"/>
    <w:rsid w:val="00542A68"/>
    <w:rsid w:val="0054363C"/>
    <w:rsid w:val="00545C4F"/>
    <w:rsid w:val="005474A9"/>
    <w:rsid w:val="0055051A"/>
    <w:rsid w:val="00551002"/>
    <w:rsid w:val="00551EFC"/>
    <w:rsid w:val="005525D7"/>
    <w:rsid w:val="0055338D"/>
    <w:rsid w:val="0055628E"/>
    <w:rsid w:val="005622C3"/>
    <w:rsid w:val="00562CCD"/>
    <w:rsid w:val="005670D2"/>
    <w:rsid w:val="00571382"/>
    <w:rsid w:val="00571B63"/>
    <w:rsid w:val="00572576"/>
    <w:rsid w:val="005746EA"/>
    <w:rsid w:val="005747A5"/>
    <w:rsid w:val="00574A90"/>
    <w:rsid w:val="005759A0"/>
    <w:rsid w:val="00575C99"/>
    <w:rsid w:val="00577584"/>
    <w:rsid w:val="005815C1"/>
    <w:rsid w:val="005823C7"/>
    <w:rsid w:val="00586641"/>
    <w:rsid w:val="00586D92"/>
    <w:rsid w:val="00587DAA"/>
    <w:rsid w:val="00590491"/>
    <w:rsid w:val="00590F1C"/>
    <w:rsid w:val="005930A8"/>
    <w:rsid w:val="00594E6E"/>
    <w:rsid w:val="005A1329"/>
    <w:rsid w:val="005A2478"/>
    <w:rsid w:val="005A46F8"/>
    <w:rsid w:val="005A4BD7"/>
    <w:rsid w:val="005A5B20"/>
    <w:rsid w:val="005B2904"/>
    <w:rsid w:val="005B295A"/>
    <w:rsid w:val="005B29FC"/>
    <w:rsid w:val="005B336D"/>
    <w:rsid w:val="005B5944"/>
    <w:rsid w:val="005B7B1A"/>
    <w:rsid w:val="005C164E"/>
    <w:rsid w:val="005C1C89"/>
    <w:rsid w:val="005C5835"/>
    <w:rsid w:val="005D103A"/>
    <w:rsid w:val="005D16D4"/>
    <w:rsid w:val="005D1914"/>
    <w:rsid w:val="005D1F11"/>
    <w:rsid w:val="005D1FCB"/>
    <w:rsid w:val="005D218D"/>
    <w:rsid w:val="005D2640"/>
    <w:rsid w:val="005D2B88"/>
    <w:rsid w:val="005D4233"/>
    <w:rsid w:val="005D5216"/>
    <w:rsid w:val="005D54B8"/>
    <w:rsid w:val="005D5688"/>
    <w:rsid w:val="005D7E44"/>
    <w:rsid w:val="005E02C1"/>
    <w:rsid w:val="005E0484"/>
    <w:rsid w:val="005E285C"/>
    <w:rsid w:val="005E4363"/>
    <w:rsid w:val="005E4801"/>
    <w:rsid w:val="005E5201"/>
    <w:rsid w:val="005E580F"/>
    <w:rsid w:val="005E5F25"/>
    <w:rsid w:val="005E7448"/>
    <w:rsid w:val="005F00DF"/>
    <w:rsid w:val="005F0362"/>
    <w:rsid w:val="005F26B5"/>
    <w:rsid w:val="005F3646"/>
    <w:rsid w:val="005F58D8"/>
    <w:rsid w:val="005F5913"/>
    <w:rsid w:val="005F618B"/>
    <w:rsid w:val="005F7993"/>
    <w:rsid w:val="005F7CB4"/>
    <w:rsid w:val="00600F6D"/>
    <w:rsid w:val="00602B06"/>
    <w:rsid w:val="006031F0"/>
    <w:rsid w:val="006032A4"/>
    <w:rsid w:val="00605628"/>
    <w:rsid w:val="006061BC"/>
    <w:rsid w:val="006069ED"/>
    <w:rsid w:val="00606A25"/>
    <w:rsid w:val="00610A04"/>
    <w:rsid w:val="006127C5"/>
    <w:rsid w:val="00613059"/>
    <w:rsid w:val="00616BB5"/>
    <w:rsid w:val="00616CFC"/>
    <w:rsid w:val="00617147"/>
    <w:rsid w:val="006171C2"/>
    <w:rsid w:val="00620A4E"/>
    <w:rsid w:val="00621339"/>
    <w:rsid w:val="006213AD"/>
    <w:rsid w:val="00621A6B"/>
    <w:rsid w:val="00622E84"/>
    <w:rsid w:val="00625F84"/>
    <w:rsid w:val="00626D65"/>
    <w:rsid w:val="00627CB8"/>
    <w:rsid w:val="006306EB"/>
    <w:rsid w:val="00631975"/>
    <w:rsid w:val="0063251D"/>
    <w:rsid w:val="006327A7"/>
    <w:rsid w:val="006345A0"/>
    <w:rsid w:val="00635CE1"/>
    <w:rsid w:val="00636CA6"/>
    <w:rsid w:val="006404B0"/>
    <w:rsid w:val="0064151E"/>
    <w:rsid w:val="00641FCD"/>
    <w:rsid w:val="006436F5"/>
    <w:rsid w:val="006438BC"/>
    <w:rsid w:val="006444FC"/>
    <w:rsid w:val="00647809"/>
    <w:rsid w:val="0065053E"/>
    <w:rsid w:val="00650FC4"/>
    <w:rsid w:val="0065112E"/>
    <w:rsid w:val="0065121B"/>
    <w:rsid w:val="00652288"/>
    <w:rsid w:val="006543A2"/>
    <w:rsid w:val="0065656C"/>
    <w:rsid w:val="0065702D"/>
    <w:rsid w:val="00657791"/>
    <w:rsid w:val="006600CE"/>
    <w:rsid w:val="00661445"/>
    <w:rsid w:val="00662BC9"/>
    <w:rsid w:val="00663886"/>
    <w:rsid w:val="006663CB"/>
    <w:rsid w:val="00666489"/>
    <w:rsid w:val="00667E2B"/>
    <w:rsid w:val="00670454"/>
    <w:rsid w:val="00671CC7"/>
    <w:rsid w:val="00673521"/>
    <w:rsid w:val="0067358A"/>
    <w:rsid w:val="006743F1"/>
    <w:rsid w:val="00676C9D"/>
    <w:rsid w:val="006774F3"/>
    <w:rsid w:val="0068058C"/>
    <w:rsid w:val="00684097"/>
    <w:rsid w:val="006855B4"/>
    <w:rsid w:val="00686E19"/>
    <w:rsid w:val="00690117"/>
    <w:rsid w:val="006906CB"/>
    <w:rsid w:val="0069099D"/>
    <w:rsid w:val="00692F26"/>
    <w:rsid w:val="006933F7"/>
    <w:rsid w:val="00696490"/>
    <w:rsid w:val="00697D6B"/>
    <w:rsid w:val="006A0CFE"/>
    <w:rsid w:val="006A1B73"/>
    <w:rsid w:val="006A2339"/>
    <w:rsid w:val="006A40F9"/>
    <w:rsid w:val="006A4494"/>
    <w:rsid w:val="006A4786"/>
    <w:rsid w:val="006B1CE7"/>
    <w:rsid w:val="006B7455"/>
    <w:rsid w:val="006C3F0F"/>
    <w:rsid w:val="006C5561"/>
    <w:rsid w:val="006C570F"/>
    <w:rsid w:val="006D0CD6"/>
    <w:rsid w:val="006D25C0"/>
    <w:rsid w:val="006D2807"/>
    <w:rsid w:val="006D41A4"/>
    <w:rsid w:val="006D7FEE"/>
    <w:rsid w:val="006E07AA"/>
    <w:rsid w:val="006E0D5C"/>
    <w:rsid w:val="006E1526"/>
    <w:rsid w:val="006E16E8"/>
    <w:rsid w:val="006E1F78"/>
    <w:rsid w:val="006E3E2E"/>
    <w:rsid w:val="006E4497"/>
    <w:rsid w:val="006E490E"/>
    <w:rsid w:val="006E5651"/>
    <w:rsid w:val="006E5A48"/>
    <w:rsid w:val="006E6315"/>
    <w:rsid w:val="006F341A"/>
    <w:rsid w:val="007019A0"/>
    <w:rsid w:val="00707428"/>
    <w:rsid w:val="00707586"/>
    <w:rsid w:val="00707BC4"/>
    <w:rsid w:val="0071095D"/>
    <w:rsid w:val="00713525"/>
    <w:rsid w:val="00713FE4"/>
    <w:rsid w:val="00716F44"/>
    <w:rsid w:val="007173D7"/>
    <w:rsid w:val="00717E76"/>
    <w:rsid w:val="00720D42"/>
    <w:rsid w:val="007215C6"/>
    <w:rsid w:val="0072237D"/>
    <w:rsid w:val="00723634"/>
    <w:rsid w:val="007247B0"/>
    <w:rsid w:val="00724DF4"/>
    <w:rsid w:val="00727209"/>
    <w:rsid w:val="00731262"/>
    <w:rsid w:val="00735A0A"/>
    <w:rsid w:val="00744608"/>
    <w:rsid w:val="00744A8B"/>
    <w:rsid w:val="00745631"/>
    <w:rsid w:val="007470D4"/>
    <w:rsid w:val="007559ED"/>
    <w:rsid w:val="0075772A"/>
    <w:rsid w:val="007605C5"/>
    <w:rsid w:val="00760A76"/>
    <w:rsid w:val="00763C9E"/>
    <w:rsid w:val="00765354"/>
    <w:rsid w:val="00765BD0"/>
    <w:rsid w:val="00766B5A"/>
    <w:rsid w:val="00766F3A"/>
    <w:rsid w:val="0077029D"/>
    <w:rsid w:val="0077052B"/>
    <w:rsid w:val="00772144"/>
    <w:rsid w:val="00776DBC"/>
    <w:rsid w:val="007839BC"/>
    <w:rsid w:val="00785ACE"/>
    <w:rsid w:val="007866DD"/>
    <w:rsid w:val="00786DA9"/>
    <w:rsid w:val="0079070A"/>
    <w:rsid w:val="00792BF7"/>
    <w:rsid w:val="00794879"/>
    <w:rsid w:val="00796107"/>
    <w:rsid w:val="007963C2"/>
    <w:rsid w:val="007A15C6"/>
    <w:rsid w:val="007A1CB0"/>
    <w:rsid w:val="007A2D69"/>
    <w:rsid w:val="007A3A43"/>
    <w:rsid w:val="007A4543"/>
    <w:rsid w:val="007A56CA"/>
    <w:rsid w:val="007A5BF8"/>
    <w:rsid w:val="007A634C"/>
    <w:rsid w:val="007A798D"/>
    <w:rsid w:val="007B1F87"/>
    <w:rsid w:val="007B280B"/>
    <w:rsid w:val="007B359F"/>
    <w:rsid w:val="007B36E9"/>
    <w:rsid w:val="007B5436"/>
    <w:rsid w:val="007B5AE3"/>
    <w:rsid w:val="007B67C9"/>
    <w:rsid w:val="007B7E9A"/>
    <w:rsid w:val="007C1384"/>
    <w:rsid w:val="007C18F4"/>
    <w:rsid w:val="007C3431"/>
    <w:rsid w:val="007C368E"/>
    <w:rsid w:val="007C58BA"/>
    <w:rsid w:val="007D14BB"/>
    <w:rsid w:val="007D1964"/>
    <w:rsid w:val="007D2273"/>
    <w:rsid w:val="007D3D52"/>
    <w:rsid w:val="007D530F"/>
    <w:rsid w:val="007D6142"/>
    <w:rsid w:val="007D63D4"/>
    <w:rsid w:val="007D699B"/>
    <w:rsid w:val="007E3E68"/>
    <w:rsid w:val="007E4369"/>
    <w:rsid w:val="007E57BF"/>
    <w:rsid w:val="007E5919"/>
    <w:rsid w:val="007E645C"/>
    <w:rsid w:val="007E7808"/>
    <w:rsid w:val="007F060F"/>
    <w:rsid w:val="007F0DE9"/>
    <w:rsid w:val="007F260E"/>
    <w:rsid w:val="007F54B2"/>
    <w:rsid w:val="007F6609"/>
    <w:rsid w:val="007F7335"/>
    <w:rsid w:val="007F7459"/>
    <w:rsid w:val="007F7AC0"/>
    <w:rsid w:val="00803E82"/>
    <w:rsid w:val="00803FC6"/>
    <w:rsid w:val="00805AB3"/>
    <w:rsid w:val="0080623D"/>
    <w:rsid w:val="008148CD"/>
    <w:rsid w:val="00815A9B"/>
    <w:rsid w:val="00817F75"/>
    <w:rsid w:val="00820A56"/>
    <w:rsid w:val="00821927"/>
    <w:rsid w:val="00821B6E"/>
    <w:rsid w:val="00821DD9"/>
    <w:rsid w:val="008247D2"/>
    <w:rsid w:val="0082647A"/>
    <w:rsid w:val="008267F7"/>
    <w:rsid w:val="00826CBA"/>
    <w:rsid w:val="00827B4F"/>
    <w:rsid w:val="00833A8A"/>
    <w:rsid w:val="00835505"/>
    <w:rsid w:val="008357AD"/>
    <w:rsid w:val="00840356"/>
    <w:rsid w:val="00841129"/>
    <w:rsid w:val="00841CDD"/>
    <w:rsid w:val="0084245C"/>
    <w:rsid w:val="00843FC5"/>
    <w:rsid w:val="008464F4"/>
    <w:rsid w:val="00846869"/>
    <w:rsid w:val="008508D3"/>
    <w:rsid w:val="00851DC4"/>
    <w:rsid w:val="008526E0"/>
    <w:rsid w:val="0085430B"/>
    <w:rsid w:val="008551BC"/>
    <w:rsid w:val="00861C08"/>
    <w:rsid w:val="008622C3"/>
    <w:rsid w:val="00862590"/>
    <w:rsid w:val="008639D4"/>
    <w:rsid w:val="00863A36"/>
    <w:rsid w:val="00863D59"/>
    <w:rsid w:val="00864016"/>
    <w:rsid w:val="008640DF"/>
    <w:rsid w:val="00864500"/>
    <w:rsid w:val="008659ED"/>
    <w:rsid w:val="00867029"/>
    <w:rsid w:val="00867746"/>
    <w:rsid w:val="008706EE"/>
    <w:rsid w:val="00870C26"/>
    <w:rsid w:val="00872478"/>
    <w:rsid w:val="00875673"/>
    <w:rsid w:val="00876C98"/>
    <w:rsid w:val="008811D4"/>
    <w:rsid w:val="0088248C"/>
    <w:rsid w:val="008863CB"/>
    <w:rsid w:val="008870E2"/>
    <w:rsid w:val="00890438"/>
    <w:rsid w:val="0089082D"/>
    <w:rsid w:val="008912B6"/>
    <w:rsid w:val="00891682"/>
    <w:rsid w:val="00893480"/>
    <w:rsid w:val="00897292"/>
    <w:rsid w:val="00897F3F"/>
    <w:rsid w:val="008A28BD"/>
    <w:rsid w:val="008A2AF3"/>
    <w:rsid w:val="008A38E9"/>
    <w:rsid w:val="008A4398"/>
    <w:rsid w:val="008A48D9"/>
    <w:rsid w:val="008A606C"/>
    <w:rsid w:val="008A65D7"/>
    <w:rsid w:val="008A795E"/>
    <w:rsid w:val="008B032D"/>
    <w:rsid w:val="008B05FF"/>
    <w:rsid w:val="008B0AFF"/>
    <w:rsid w:val="008B2671"/>
    <w:rsid w:val="008B3958"/>
    <w:rsid w:val="008B5FAF"/>
    <w:rsid w:val="008B6397"/>
    <w:rsid w:val="008C0212"/>
    <w:rsid w:val="008C0940"/>
    <w:rsid w:val="008C0AF1"/>
    <w:rsid w:val="008C168A"/>
    <w:rsid w:val="008C22FF"/>
    <w:rsid w:val="008C28F1"/>
    <w:rsid w:val="008C5066"/>
    <w:rsid w:val="008C6A0A"/>
    <w:rsid w:val="008C6B9D"/>
    <w:rsid w:val="008C754E"/>
    <w:rsid w:val="008C77AB"/>
    <w:rsid w:val="008C78B6"/>
    <w:rsid w:val="008C78EB"/>
    <w:rsid w:val="008D0326"/>
    <w:rsid w:val="008D081F"/>
    <w:rsid w:val="008D2660"/>
    <w:rsid w:val="008D3BB6"/>
    <w:rsid w:val="008D5088"/>
    <w:rsid w:val="008D773D"/>
    <w:rsid w:val="008E133F"/>
    <w:rsid w:val="008E17D5"/>
    <w:rsid w:val="008E1E65"/>
    <w:rsid w:val="008E2D15"/>
    <w:rsid w:val="008E55E0"/>
    <w:rsid w:val="008F1496"/>
    <w:rsid w:val="008F3940"/>
    <w:rsid w:val="008F4CDC"/>
    <w:rsid w:val="008F62F9"/>
    <w:rsid w:val="008F6D50"/>
    <w:rsid w:val="008F6DC1"/>
    <w:rsid w:val="0090032D"/>
    <w:rsid w:val="009010CF"/>
    <w:rsid w:val="00901E68"/>
    <w:rsid w:val="0090203A"/>
    <w:rsid w:val="00902EDE"/>
    <w:rsid w:val="00902F20"/>
    <w:rsid w:val="00903617"/>
    <w:rsid w:val="00903D13"/>
    <w:rsid w:val="00907957"/>
    <w:rsid w:val="00907A9F"/>
    <w:rsid w:val="009101EF"/>
    <w:rsid w:val="00910B91"/>
    <w:rsid w:val="009114BA"/>
    <w:rsid w:val="00911EC0"/>
    <w:rsid w:val="00912E95"/>
    <w:rsid w:val="00913712"/>
    <w:rsid w:val="00917F63"/>
    <w:rsid w:val="009227AE"/>
    <w:rsid w:val="009232E8"/>
    <w:rsid w:val="0092394C"/>
    <w:rsid w:val="009258BE"/>
    <w:rsid w:val="009258FA"/>
    <w:rsid w:val="0092599A"/>
    <w:rsid w:val="00925EDB"/>
    <w:rsid w:val="00927EC2"/>
    <w:rsid w:val="00930792"/>
    <w:rsid w:val="00931990"/>
    <w:rsid w:val="00931BD7"/>
    <w:rsid w:val="00932A41"/>
    <w:rsid w:val="009350FC"/>
    <w:rsid w:val="0093744A"/>
    <w:rsid w:val="00937706"/>
    <w:rsid w:val="00937862"/>
    <w:rsid w:val="0094019F"/>
    <w:rsid w:val="00940CEB"/>
    <w:rsid w:val="009412F0"/>
    <w:rsid w:val="00943617"/>
    <w:rsid w:val="00950C38"/>
    <w:rsid w:val="009525E5"/>
    <w:rsid w:val="00952C3B"/>
    <w:rsid w:val="0095417B"/>
    <w:rsid w:val="00954394"/>
    <w:rsid w:val="00954463"/>
    <w:rsid w:val="0095506A"/>
    <w:rsid w:val="009569EF"/>
    <w:rsid w:val="00957E14"/>
    <w:rsid w:val="00960EED"/>
    <w:rsid w:val="00963871"/>
    <w:rsid w:val="009653A1"/>
    <w:rsid w:val="00966B28"/>
    <w:rsid w:val="00967ED0"/>
    <w:rsid w:val="00973663"/>
    <w:rsid w:val="00973999"/>
    <w:rsid w:val="00973CFA"/>
    <w:rsid w:val="00977D02"/>
    <w:rsid w:val="00980622"/>
    <w:rsid w:val="00980BB1"/>
    <w:rsid w:val="009819BE"/>
    <w:rsid w:val="00984F33"/>
    <w:rsid w:val="0098703F"/>
    <w:rsid w:val="009873FB"/>
    <w:rsid w:val="009875B9"/>
    <w:rsid w:val="0099361B"/>
    <w:rsid w:val="00993DB9"/>
    <w:rsid w:val="00994864"/>
    <w:rsid w:val="00995384"/>
    <w:rsid w:val="00995654"/>
    <w:rsid w:val="00995E0A"/>
    <w:rsid w:val="00996674"/>
    <w:rsid w:val="009968A9"/>
    <w:rsid w:val="0099706E"/>
    <w:rsid w:val="00997D6B"/>
    <w:rsid w:val="009A1843"/>
    <w:rsid w:val="009A34A8"/>
    <w:rsid w:val="009A3AB5"/>
    <w:rsid w:val="009A619F"/>
    <w:rsid w:val="009B1C44"/>
    <w:rsid w:val="009B31B1"/>
    <w:rsid w:val="009B36ED"/>
    <w:rsid w:val="009B46FF"/>
    <w:rsid w:val="009B53E9"/>
    <w:rsid w:val="009B5B66"/>
    <w:rsid w:val="009B6DEA"/>
    <w:rsid w:val="009C3F33"/>
    <w:rsid w:val="009D1B1C"/>
    <w:rsid w:val="009D3FDE"/>
    <w:rsid w:val="009D6338"/>
    <w:rsid w:val="009D661A"/>
    <w:rsid w:val="009D6F0C"/>
    <w:rsid w:val="009D7919"/>
    <w:rsid w:val="009E24C9"/>
    <w:rsid w:val="009E2540"/>
    <w:rsid w:val="009E4747"/>
    <w:rsid w:val="009E50CD"/>
    <w:rsid w:val="009F0444"/>
    <w:rsid w:val="009F14BE"/>
    <w:rsid w:val="009F411E"/>
    <w:rsid w:val="009F4552"/>
    <w:rsid w:val="009F674D"/>
    <w:rsid w:val="009F7FAC"/>
    <w:rsid w:val="00A00802"/>
    <w:rsid w:val="00A01456"/>
    <w:rsid w:val="00A024E9"/>
    <w:rsid w:val="00A02720"/>
    <w:rsid w:val="00A0277A"/>
    <w:rsid w:val="00A072E9"/>
    <w:rsid w:val="00A10648"/>
    <w:rsid w:val="00A115DE"/>
    <w:rsid w:val="00A139C7"/>
    <w:rsid w:val="00A13DB4"/>
    <w:rsid w:val="00A143BA"/>
    <w:rsid w:val="00A14760"/>
    <w:rsid w:val="00A14A3D"/>
    <w:rsid w:val="00A15535"/>
    <w:rsid w:val="00A208E5"/>
    <w:rsid w:val="00A266FE"/>
    <w:rsid w:val="00A30354"/>
    <w:rsid w:val="00A31E64"/>
    <w:rsid w:val="00A32761"/>
    <w:rsid w:val="00A34498"/>
    <w:rsid w:val="00A34B51"/>
    <w:rsid w:val="00A36805"/>
    <w:rsid w:val="00A372A5"/>
    <w:rsid w:val="00A372CD"/>
    <w:rsid w:val="00A37B01"/>
    <w:rsid w:val="00A41E6E"/>
    <w:rsid w:val="00A42486"/>
    <w:rsid w:val="00A427F1"/>
    <w:rsid w:val="00A44193"/>
    <w:rsid w:val="00A449E8"/>
    <w:rsid w:val="00A45AC9"/>
    <w:rsid w:val="00A50024"/>
    <w:rsid w:val="00A506A1"/>
    <w:rsid w:val="00A52071"/>
    <w:rsid w:val="00A53360"/>
    <w:rsid w:val="00A54BAF"/>
    <w:rsid w:val="00A57A63"/>
    <w:rsid w:val="00A57E9D"/>
    <w:rsid w:val="00A637D5"/>
    <w:rsid w:val="00A63FD2"/>
    <w:rsid w:val="00A64312"/>
    <w:rsid w:val="00A66DAE"/>
    <w:rsid w:val="00A72005"/>
    <w:rsid w:val="00A7258D"/>
    <w:rsid w:val="00A739A0"/>
    <w:rsid w:val="00A76443"/>
    <w:rsid w:val="00A804C6"/>
    <w:rsid w:val="00A82C00"/>
    <w:rsid w:val="00A83694"/>
    <w:rsid w:val="00A83D5C"/>
    <w:rsid w:val="00A8464C"/>
    <w:rsid w:val="00A86B5F"/>
    <w:rsid w:val="00A87C0C"/>
    <w:rsid w:val="00A90739"/>
    <w:rsid w:val="00A91778"/>
    <w:rsid w:val="00A91B3D"/>
    <w:rsid w:val="00A96D12"/>
    <w:rsid w:val="00A97E8D"/>
    <w:rsid w:val="00AA44F2"/>
    <w:rsid w:val="00AB0571"/>
    <w:rsid w:val="00AB1126"/>
    <w:rsid w:val="00AB1337"/>
    <w:rsid w:val="00AB25D2"/>
    <w:rsid w:val="00AB761D"/>
    <w:rsid w:val="00AB7807"/>
    <w:rsid w:val="00AC24BF"/>
    <w:rsid w:val="00AC2A6E"/>
    <w:rsid w:val="00AC55BA"/>
    <w:rsid w:val="00AC69D0"/>
    <w:rsid w:val="00AC6B41"/>
    <w:rsid w:val="00AD0719"/>
    <w:rsid w:val="00AD1878"/>
    <w:rsid w:val="00AD36A5"/>
    <w:rsid w:val="00AD3707"/>
    <w:rsid w:val="00AD37D1"/>
    <w:rsid w:val="00AD591B"/>
    <w:rsid w:val="00AD5E83"/>
    <w:rsid w:val="00AD6EEF"/>
    <w:rsid w:val="00AE08E4"/>
    <w:rsid w:val="00AE0CBE"/>
    <w:rsid w:val="00AE14D7"/>
    <w:rsid w:val="00AE35E5"/>
    <w:rsid w:val="00AE4E53"/>
    <w:rsid w:val="00AE6167"/>
    <w:rsid w:val="00AE7163"/>
    <w:rsid w:val="00AE7300"/>
    <w:rsid w:val="00AF0582"/>
    <w:rsid w:val="00AF0598"/>
    <w:rsid w:val="00AF215D"/>
    <w:rsid w:val="00AF54A3"/>
    <w:rsid w:val="00AF64C9"/>
    <w:rsid w:val="00B004C1"/>
    <w:rsid w:val="00B01266"/>
    <w:rsid w:val="00B0166E"/>
    <w:rsid w:val="00B016DA"/>
    <w:rsid w:val="00B03CA2"/>
    <w:rsid w:val="00B047CF"/>
    <w:rsid w:val="00B04A72"/>
    <w:rsid w:val="00B0608C"/>
    <w:rsid w:val="00B06D3D"/>
    <w:rsid w:val="00B06F6B"/>
    <w:rsid w:val="00B11E3D"/>
    <w:rsid w:val="00B120A3"/>
    <w:rsid w:val="00B12743"/>
    <w:rsid w:val="00B12AB8"/>
    <w:rsid w:val="00B12F68"/>
    <w:rsid w:val="00B1397A"/>
    <w:rsid w:val="00B13C51"/>
    <w:rsid w:val="00B17765"/>
    <w:rsid w:val="00B178C1"/>
    <w:rsid w:val="00B21095"/>
    <w:rsid w:val="00B22442"/>
    <w:rsid w:val="00B23248"/>
    <w:rsid w:val="00B241E1"/>
    <w:rsid w:val="00B24A7A"/>
    <w:rsid w:val="00B24FEF"/>
    <w:rsid w:val="00B25F81"/>
    <w:rsid w:val="00B263BA"/>
    <w:rsid w:val="00B2664D"/>
    <w:rsid w:val="00B3063B"/>
    <w:rsid w:val="00B30703"/>
    <w:rsid w:val="00B31FA3"/>
    <w:rsid w:val="00B326AF"/>
    <w:rsid w:val="00B32BFC"/>
    <w:rsid w:val="00B347B4"/>
    <w:rsid w:val="00B477E9"/>
    <w:rsid w:val="00B50321"/>
    <w:rsid w:val="00B55AA7"/>
    <w:rsid w:val="00B657C0"/>
    <w:rsid w:val="00B67CD0"/>
    <w:rsid w:val="00B70623"/>
    <w:rsid w:val="00B7187A"/>
    <w:rsid w:val="00B738E7"/>
    <w:rsid w:val="00B73AB8"/>
    <w:rsid w:val="00B74713"/>
    <w:rsid w:val="00B76E08"/>
    <w:rsid w:val="00B77E88"/>
    <w:rsid w:val="00B811BD"/>
    <w:rsid w:val="00B8223B"/>
    <w:rsid w:val="00B82512"/>
    <w:rsid w:val="00B85FA0"/>
    <w:rsid w:val="00B878C1"/>
    <w:rsid w:val="00B94740"/>
    <w:rsid w:val="00B951DD"/>
    <w:rsid w:val="00B9529C"/>
    <w:rsid w:val="00BA15DE"/>
    <w:rsid w:val="00BA1ADC"/>
    <w:rsid w:val="00BA4A5F"/>
    <w:rsid w:val="00BA5901"/>
    <w:rsid w:val="00BA62A9"/>
    <w:rsid w:val="00BB047F"/>
    <w:rsid w:val="00BB074B"/>
    <w:rsid w:val="00BB3671"/>
    <w:rsid w:val="00BB68B3"/>
    <w:rsid w:val="00BB6FB0"/>
    <w:rsid w:val="00BB7158"/>
    <w:rsid w:val="00BB71B0"/>
    <w:rsid w:val="00BC1AC5"/>
    <w:rsid w:val="00BC4347"/>
    <w:rsid w:val="00BD06D9"/>
    <w:rsid w:val="00BD415E"/>
    <w:rsid w:val="00BD649E"/>
    <w:rsid w:val="00BD6A67"/>
    <w:rsid w:val="00BE0173"/>
    <w:rsid w:val="00BE0422"/>
    <w:rsid w:val="00BE25E5"/>
    <w:rsid w:val="00BE38CA"/>
    <w:rsid w:val="00BE4703"/>
    <w:rsid w:val="00BE4B1C"/>
    <w:rsid w:val="00BF03F5"/>
    <w:rsid w:val="00BF0C7D"/>
    <w:rsid w:val="00BF1065"/>
    <w:rsid w:val="00BF10FC"/>
    <w:rsid w:val="00BF3A95"/>
    <w:rsid w:val="00BF4AB3"/>
    <w:rsid w:val="00C01224"/>
    <w:rsid w:val="00C029F0"/>
    <w:rsid w:val="00C04C5C"/>
    <w:rsid w:val="00C05AEF"/>
    <w:rsid w:val="00C0730B"/>
    <w:rsid w:val="00C07AAD"/>
    <w:rsid w:val="00C10E53"/>
    <w:rsid w:val="00C1279E"/>
    <w:rsid w:val="00C17D44"/>
    <w:rsid w:val="00C2171C"/>
    <w:rsid w:val="00C23C30"/>
    <w:rsid w:val="00C27BA4"/>
    <w:rsid w:val="00C3054D"/>
    <w:rsid w:val="00C3079E"/>
    <w:rsid w:val="00C30827"/>
    <w:rsid w:val="00C30CEF"/>
    <w:rsid w:val="00C30E11"/>
    <w:rsid w:val="00C31301"/>
    <w:rsid w:val="00C3254D"/>
    <w:rsid w:val="00C3380D"/>
    <w:rsid w:val="00C3789F"/>
    <w:rsid w:val="00C37DD1"/>
    <w:rsid w:val="00C40C4B"/>
    <w:rsid w:val="00C42389"/>
    <w:rsid w:val="00C4425C"/>
    <w:rsid w:val="00C44AE5"/>
    <w:rsid w:val="00C457C4"/>
    <w:rsid w:val="00C46B29"/>
    <w:rsid w:val="00C5047E"/>
    <w:rsid w:val="00C529F0"/>
    <w:rsid w:val="00C52C97"/>
    <w:rsid w:val="00C537B3"/>
    <w:rsid w:val="00C549C0"/>
    <w:rsid w:val="00C54B9F"/>
    <w:rsid w:val="00C54CCE"/>
    <w:rsid w:val="00C54EFD"/>
    <w:rsid w:val="00C567E5"/>
    <w:rsid w:val="00C56E39"/>
    <w:rsid w:val="00C57C17"/>
    <w:rsid w:val="00C60FAC"/>
    <w:rsid w:val="00C61DDA"/>
    <w:rsid w:val="00C626FC"/>
    <w:rsid w:val="00C642BC"/>
    <w:rsid w:val="00C642E4"/>
    <w:rsid w:val="00C663C7"/>
    <w:rsid w:val="00C66970"/>
    <w:rsid w:val="00C67965"/>
    <w:rsid w:val="00C705FB"/>
    <w:rsid w:val="00C7220A"/>
    <w:rsid w:val="00C72EAF"/>
    <w:rsid w:val="00C734B0"/>
    <w:rsid w:val="00C775A8"/>
    <w:rsid w:val="00C8165A"/>
    <w:rsid w:val="00C832EC"/>
    <w:rsid w:val="00C835D9"/>
    <w:rsid w:val="00C85C98"/>
    <w:rsid w:val="00C90595"/>
    <w:rsid w:val="00C92C87"/>
    <w:rsid w:val="00C931EC"/>
    <w:rsid w:val="00C934FF"/>
    <w:rsid w:val="00C9460C"/>
    <w:rsid w:val="00C94BB6"/>
    <w:rsid w:val="00C95035"/>
    <w:rsid w:val="00C95689"/>
    <w:rsid w:val="00C95BA1"/>
    <w:rsid w:val="00C965B0"/>
    <w:rsid w:val="00CA526C"/>
    <w:rsid w:val="00CA7A32"/>
    <w:rsid w:val="00CB0042"/>
    <w:rsid w:val="00CB0DB4"/>
    <w:rsid w:val="00CB0F9D"/>
    <w:rsid w:val="00CB1E83"/>
    <w:rsid w:val="00CB40BB"/>
    <w:rsid w:val="00CB4101"/>
    <w:rsid w:val="00CB4A1A"/>
    <w:rsid w:val="00CB537B"/>
    <w:rsid w:val="00CB7624"/>
    <w:rsid w:val="00CB7A9C"/>
    <w:rsid w:val="00CC1353"/>
    <w:rsid w:val="00CC1FB0"/>
    <w:rsid w:val="00CC3F8A"/>
    <w:rsid w:val="00CC502D"/>
    <w:rsid w:val="00CC6B35"/>
    <w:rsid w:val="00CC7252"/>
    <w:rsid w:val="00CC76C8"/>
    <w:rsid w:val="00CC7F97"/>
    <w:rsid w:val="00CD0067"/>
    <w:rsid w:val="00CD01D3"/>
    <w:rsid w:val="00CD0919"/>
    <w:rsid w:val="00CD1154"/>
    <w:rsid w:val="00CD26FE"/>
    <w:rsid w:val="00CD3A93"/>
    <w:rsid w:val="00CD7A7A"/>
    <w:rsid w:val="00CE03C6"/>
    <w:rsid w:val="00CE087F"/>
    <w:rsid w:val="00CE3B86"/>
    <w:rsid w:val="00CE5D55"/>
    <w:rsid w:val="00CF5883"/>
    <w:rsid w:val="00CF705C"/>
    <w:rsid w:val="00CF70BD"/>
    <w:rsid w:val="00CF7C8D"/>
    <w:rsid w:val="00D00BF8"/>
    <w:rsid w:val="00D01DA1"/>
    <w:rsid w:val="00D01DF9"/>
    <w:rsid w:val="00D045F2"/>
    <w:rsid w:val="00D04D38"/>
    <w:rsid w:val="00D04DE5"/>
    <w:rsid w:val="00D05639"/>
    <w:rsid w:val="00D06C16"/>
    <w:rsid w:val="00D07509"/>
    <w:rsid w:val="00D1024B"/>
    <w:rsid w:val="00D10D4F"/>
    <w:rsid w:val="00D121DD"/>
    <w:rsid w:val="00D1291F"/>
    <w:rsid w:val="00D13B73"/>
    <w:rsid w:val="00D145C6"/>
    <w:rsid w:val="00D174A8"/>
    <w:rsid w:val="00D20C24"/>
    <w:rsid w:val="00D22310"/>
    <w:rsid w:val="00D228A7"/>
    <w:rsid w:val="00D27A01"/>
    <w:rsid w:val="00D321A2"/>
    <w:rsid w:val="00D36578"/>
    <w:rsid w:val="00D4104F"/>
    <w:rsid w:val="00D43201"/>
    <w:rsid w:val="00D43A6D"/>
    <w:rsid w:val="00D441DA"/>
    <w:rsid w:val="00D44CC3"/>
    <w:rsid w:val="00D45FED"/>
    <w:rsid w:val="00D46241"/>
    <w:rsid w:val="00D47CBC"/>
    <w:rsid w:val="00D5113D"/>
    <w:rsid w:val="00D54AEC"/>
    <w:rsid w:val="00D56824"/>
    <w:rsid w:val="00D60172"/>
    <w:rsid w:val="00D61C33"/>
    <w:rsid w:val="00D62793"/>
    <w:rsid w:val="00D62805"/>
    <w:rsid w:val="00D62FC0"/>
    <w:rsid w:val="00D6427A"/>
    <w:rsid w:val="00D657F5"/>
    <w:rsid w:val="00D65FCB"/>
    <w:rsid w:val="00D67AE2"/>
    <w:rsid w:val="00D7015C"/>
    <w:rsid w:val="00D70932"/>
    <w:rsid w:val="00D712A2"/>
    <w:rsid w:val="00D7139B"/>
    <w:rsid w:val="00D717C6"/>
    <w:rsid w:val="00D71944"/>
    <w:rsid w:val="00D7415F"/>
    <w:rsid w:val="00D75146"/>
    <w:rsid w:val="00D7579C"/>
    <w:rsid w:val="00D76973"/>
    <w:rsid w:val="00D80ECF"/>
    <w:rsid w:val="00D838EF"/>
    <w:rsid w:val="00D84095"/>
    <w:rsid w:val="00D85448"/>
    <w:rsid w:val="00D858C9"/>
    <w:rsid w:val="00D85B1E"/>
    <w:rsid w:val="00D9076A"/>
    <w:rsid w:val="00D90A64"/>
    <w:rsid w:val="00D90D83"/>
    <w:rsid w:val="00D9138A"/>
    <w:rsid w:val="00D915E1"/>
    <w:rsid w:val="00D95C86"/>
    <w:rsid w:val="00D968A4"/>
    <w:rsid w:val="00DA5E16"/>
    <w:rsid w:val="00DA67D2"/>
    <w:rsid w:val="00DA67ED"/>
    <w:rsid w:val="00DB21C5"/>
    <w:rsid w:val="00DB2D65"/>
    <w:rsid w:val="00DB7BB4"/>
    <w:rsid w:val="00DC046A"/>
    <w:rsid w:val="00DC6A22"/>
    <w:rsid w:val="00DC6D27"/>
    <w:rsid w:val="00DC74E7"/>
    <w:rsid w:val="00DC79DE"/>
    <w:rsid w:val="00DC7E2C"/>
    <w:rsid w:val="00DD137F"/>
    <w:rsid w:val="00DD26D9"/>
    <w:rsid w:val="00DD4971"/>
    <w:rsid w:val="00DD63C3"/>
    <w:rsid w:val="00DE21C6"/>
    <w:rsid w:val="00DE2D04"/>
    <w:rsid w:val="00DE41FF"/>
    <w:rsid w:val="00DE43E6"/>
    <w:rsid w:val="00DE5319"/>
    <w:rsid w:val="00DE731B"/>
    <w:rsid w:val="00DF226C"/>
    <w:rsid w:val="00DF28E0"/>
    <w:rsid w:val="00DF2933"/>
    <w:rsid w:val="00DF353E"/>
    <w:rsid w:val="00DF4335"/>
    <w:rsid w:val="00DF6A06"/>
    <w:rsid w:val="00DF7E9A"/>
    <w:rsid w:val="00E01CBD"/>
    <w:rsid w:val="00E02577"/>
    <w:rsid w:val="00E03E29"/>
    <w:rsid w:val="00E04C57"/>
    <w:rsid w:val="00E051A5"/>
    <w:rsid w:val="00E055DD"/>
    <w:rsid w:val="00E0565D"/>
    <w:rsid w:val="00E05FB5"/>
    <w:rsid w:val="00E111FC"/>
    <w:rsid w:val="00E1124C"/>
    <w:rsid w:val="00E11BE9"/>
    <w:rsid w:val="00E13980"/>
    <w:rsid w:val="00E14A40"/>
    <w:rsid w:val="00E15762"/>
    <w:rsid w:val="00E158D0"/>
    <w:rsid w:val="00E16C2B"/>
    <w:rsid w:val="00E225A2"/>
    <w:rsid w:val="00E22B8E"/>
    <w:rsid w:val="00E22FC2"/>
    <w:rsid w:val="00E318E5"/>
    <w:rsid w:val="00E32C1B"/>
    <w:rsid w:val="00E332E6"/>
    <w:rsid w:val="00E34BBF"/>
    <w:rsid w:val="00E4078B"/>
    <w:rsid w:val="00E413CF"/>
    <w:rsid w:val="00E4279D"/>
    <w:rsid w:val="00E42D40"/>
    <w:rsid w:val="00E4347B"/>
    <w:rsid w:val="00E439F4"/>
    <w:rsid w:val="00E47FD6"/>
    <w:rsid w:val="00E53488"/>
    <w:rsid w:val="00E54A1F"/>
    <w:rsid w:val="00E54D47"/>
    <w:rsid w:val="00E5533B"/>
    <w:rsid w:val="00E60812"/>
    <w:rsid w:val="00E64283"/>
    <w:rsid w:val="00E65A16"/>
    <w:rsid w:val="00E66D05"/>
    <w:rsid w:val="00E676D2"/>
    <w:rsid w:val="00E711F2"/>
    <w:rsid w:val="00E724B4"/>
    <w:rsid w:val="00E762B5"/>
    <w:rsid w:val="00E77B37"/>
    <w:rsid w:val="00E81BEA"/>
    <w:rsid w:val="00E825AD"/>
    <w:rsid w:val="00E82D0D"/>
    <w:rsid w:val="00E82D65"/>
    <w:rsid w:val="00E83119"/>
    <w:rsid w:val="00E84C51"/>
    <w:rsid w:val="00E916F4"/>
    <w:rsid w:val="00E9172A"/>
    <w:rsid w:val="00E91CAD"/>
    <w:rsid w:val="00E944A5"/>
    <w:rsid w:val="00E956E4"/>
    <w:rsid w:val="00E9772F"/>
    <w:rsid w:val="00EA1E70"/>
    <w:rsid w:val="00EA2FAE"/>
    <w:rsid w:val="00EA3E9E"/>
    <w:rsid w:val="00EA4FAD"/>
    <w:rsid w:val="00EA5D4D"/>
    <w:rsid w:val="00EA632B"/>
    <w:rsid w:val="00EB20C8"/>
    <w:rsid w:val="00EB2F52"/>
    <w:rsid w:val="00EB5B37"/>
    <w:rsid w:val="00EB6011"/>
    <w:rsid w:val="00EB781A"/>
    <w:rsid w:val="00EC4CD7"/>
    <w:rsid w:val="00EC5536"/>
    <w:rsid w:val="00EC719E"/>
    <w:rsid w:val="00ED20C4"/>
    <w:rsid w:val="00ED287A"/>
    <w:rsid w:val="00ED28F8"/>
    <w:rsid w:val="00ED5638"/>
    <w:rsid w:val="00ED5A4A"/>
    <w:rsid w:val="00ED5A63"/>
    <w:rsid w:val="00EE081A"/>
    <w:rsid w:val="00EE500D"/>
    <w:rsid w:val="00EE5124"/>
    <w:rsid w:val="00EE53B4"/>
    <w:rsid w:val="00EE5D53"/>
    <w:rsid w:val="00EE6892"/>
    <w:rsid w:val="00EE6BA0"/>
    <w:rsid w:val="00EE6ED2"/>
    <w:rsid w:val="00EF113C"/>
    <w:rsid w:val="00EF2859"/>
    <w:rsid w:val="00EF4322"/>
    <w:rsid w:val="00EF4B7F"/>
    <w:rsid w:val="00EF5351"/>
    <w:rsid w:val="00EF5518"/>
    <w:rsid w:val="00EF584F"/>
    <w:rsid w:val="00EF5D19"/>
    <w:rsid w:val="00EF6425"/>
    <w:rsid w:val="00EF7175"/>
    <w:rsid w:val="00F037C9"/>
    <w:rsid w:val="00F10507"/>
    <w:rsid w:val="00F1411A"/>
    <w:rsid w:val="00F15361"/>
    <w:rsid w:val="00F156AD"/>
    <w:rsid w:val="00F15950"/>
    <w:rsid w:val="00F166CE"/>
    <w:rsid w:val="00F169CC"/>
    <w:rsid w:val="00F16DFB"/>
    <w:rsid w:val="00F1795E"/>
    <w:rsid w:val="00F17C09"/>
    <w:rsid w:val="00F17CFA"/>
    <w:rsid w:val="00F243AF"/>
    <w:rsid w:val="00F24778"/>
    <w:rsid w:val="00F306D4"/>
    <w:rsid w:val="00F30973"/>
    <w:rsid w:val="00F31F51"/>
    <w:rsid w:val="00F33ADD"/>
    <w:rsid w:val="00F3419A"/>
    <w:rsid w:val="00F34978"/>
    <w:rsid w:val="00F35787"/>
    <w:rsid w:val="00F36E92"/>
    <w:rsid w:val="00F3700C"/>
    <w:rsid w:val="00F43827"/>
    <w:rsid w:val="00F44E21"/>
    <w:rsid w:val="00F4588C"/>
    <w:rsid w:val="00F47D2E"/>
    <w:rsid w:val="00F5069D"/>
    <w:rsid w:val="00F53ACE"/>
    <w:rsid w:val="00F54678"/>
    <w:rsid w:val="00F5740A"/>
    <w:rsid w:val="00F57628"/>
    <w:rsid w:val="00F6053B"/>
    <w:rsid w:val="00F60620"/>
    <w:rsid w:val="00F60F73"/>
    <w:rsid w:val="00F61DB7"/>
    <w:rsid w:val="00F62CF0"/>
    <w:rsid w:val="00F634BF"/>
    <w:rsid w:val="00F66132"/>
    <w:rsid w:val="00F70040"/>
    <w:rsid w:val="00F71031"/>
    <w:rsid w:val="00F714BA"/>
    <w:rsid w:val="00F71561"/>
    <w:rsid w:val="00F716D0"/>
    <w:rsid w:val="00F72944"/>
    <w:rsid w:val="00F745B6"/>
    <w:rsid w:val="00F745EE"/>
    <w:rsid w:val="00F75528"/>
    <w:rsid w:val="00F75F19"/>
    <w:rsid w:val="00F764F8"/>
    <w:rsid w:val="00F76DC0"/>
    <w:rsid w:val="00F77A23"/>
    <w:rsid w:val="00F77BBA"/>
    <w:rsid w:val="00F8127C"/>
    <w:rsid w:val="00F90F02"/>
    <w:rsid w:val="00F925B5"/>
    <w:rsid w:val="00F95550"/>
    <w:rsid w:val="00F97C53"/>
    <w:rsid w:val="00FA377B"/>
    <w:rsid w:val="00FA4B84"/>
    <w:rsid w:val="00FA4E16"/>
    <w:rsid w:val="00FA5634"/>
    <w:rsid w:val="00FA6EB3"/>
    <w:rsid w:val="00FB08BB"/>
    <w:rsid w:val="00FB10B5"/>
    <w:rsid w:val="00FB1542"/>
    <w:rsid w:val="00FB1D5C"/>
    <w:rsid w:val="00FB4221"/>
    <w:rsid w:val="00FB568A"/>
    <w:rsid w:val="00FB67CC"/>
    <w:rsid w:val="00FB7278"/>
    <w:rsid w:val="00FB7FC7"/>
    <w:rsid w:val="00FC0AEA"/>
    <w:rsid w:val="00FC1FEA"/>
    <w:rsid w:val="00FC4BAB"/>
    <w:rsid w:val="00FC4C53"/>
    <w:rsid w:val="00FD092D"/>
    <w:rsid w:val="00FD48EC"/>
    <w:rsid w:val="00FD498A"/>
    <w:rsid w:val="00FD606A"/>
    <w:rsid w:val="00FD66FD"/>
    <w:rsid w:val="00FE0387"/>
    <w:rsid w:val="00FE1984"/>
    <w:rsid w:val="00FE1DCC"/>
    <w:rsid w:val="00FE3E3D"/>
    <w:rsid w:val="00FE4C69"/>
    <w:rsid w:val="00FE7152"/>
    <w:rsid w:val="00FF0CBA"/>
    <w:rsid w:val="00FF56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eaeaea,#4d4d4d,#b2b2b2"/>
    </o:shapedefaults>
    <o:shapelayout v:ext="edit">
      <o:idmap v:ext="edit" data="1"/>
    </o:shapelayout>
  </w:shapeDefaults>
  <w:decimalSymbol w:val="."/>
  <w:listSeparator w:val=";"/>
  <w15:chartTrackingRefBased/>
  <w15:docId w15:val="{8F0BDF5A-12AD-478E-A25F-0F00E4B64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Sectionnumbered"/>
    <w:next w:val="Normal"/>
    <w:link w:val="Cabealho1Carter"/>
    <w:uiPriority w:val="9"/>
    <w:qFormat/>
    <w:rsid w:val="00413BA8"/>
    <w:pPr>
      <w:outlineLvl w:val="0"/>
    </w:pPr>
    <w:rPr>
      <w:sz w:val="24"/>
    </w:rPr>
  </w:style>
  <w:style w:type="paragraph" w:styleId="Cabealho2">
    <w:name w:val="heading 2"/>
    <w:basedOn w:val="Normal"/>
    <w:next w:val="Normal"/>
    <w:qFormat/>
    <w:rsid w:val="00220E29"/>
    <w:pPr>
      <w:keepNext/>
      <w:spacing w:before="240" w:after="60"/>
      <w:outlineLvl w:val="1"/>
    </w:pPr>
    <w:rPr>
      <w:rFonts w:ascii="Arial" w:hAnsi="Arial" w:cs="Arial"/>
      <w:b/>
      <w:bCs/>
      <w:i/>
      <w:iCs/>
      <w:sz w:val="28"/>
      <w:szCs w:val="28"/>
    </w:rPr>
  </w:style>
  <w:style w:type="paragraph" w:styleId="Cabealho3">
    <w:name w:val="heading 3"/>
    <w:basedOn w:val="SubSectionnumbered"/>
    <w:next w:val="Normal"/>
    <w:qFormat/>
    <w:rsid w:val="00943617"/>
    <w:pPr>
      <w:tabs>
        <w:tab w:val="clear" w:pos="284"/>
      </w:tabs>
      <w:outlineLvl w:val="2"/>
    </w:pPr>
    <w:rPr>
      <w:sz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ista">
    <w:name w:val="List"/>
    <w:basedOn w:val="Normal"/>
    <w:pPr>
      <w:ind w:left="284" w:hanging="284"/>
      <w:jc w:val="both"/>
    </w:pPr>
  </w:style>
  <w:style w:type="paragraph" w:customStyle="1" w:styleId="PaperTitle">
    <w:name w:val="Paper Title"/>
    <w:basedOn w:val="Normal"/>
    <w:rsid w:val="0077029D"/>
    <w:pPr>
      <w:spacing w:before="200" w:after="320"/>
    </w:pPr>
    <w:rPr>
      <w:rFonts w:ascii="Arial" w:hAnsi="Arial"/>
      <w:b/>
      <w:color w:val="001A66"/>
      <w:sz w:val="23"/>
    </w:rPr>
  </w:style>
  <w:style w:type="paragraph" w:customStyle="1" w:styleId="Author">
    <w:name w:val="Author"/>
    <w:basedOn w:val="Normal"/>
    <w:rsid w:val="0077029D"/>
    <w:pPr>
      <w:spacing w:before="80"/>
    </w:pPr>
    <w:rPr>
      <w:rFonts w:ascii="Arial" w:hAnsi="Arial"/>
      <w:sz w:val="18"/>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styleId="Legenda">
    <w:name w:val="caption"/>
    <w:basedOn w:val="Lista"/>
    <w:next w:val="Normal"/>
    <w:link w:val="LegendaCarter"/>
    <w:autoRedefine/>
    <w:qFormat/>
    <w:rsid w:val="000F1D94"/>
    <w:pPr>
      <w:spacing w:after="240" w:line="200" w:lineRule="exact"/>
      <w:ind w:left="0" w:firstLine="0"/>
    </w:pPr>
    <w:rPr>
      <w:color w:val="001A66"/>
      <w:sz w:val="18"/>
    </w:rPr>
  </w:style>
  <w:style w:type="character" w:customStyle="1" w:styleId="LegendaCarter">
    <w:name w:val="Legenda Caráter"/>
    <w:link w:val="Legenda"/>
    <w:rsid w:val="000F1D94"/>
    <w:rPr>
      <w:rFonts w:eastAsia="SimSun"/>
      <w:color w:val="001A66"/>
      <w:sz w:val="18"/>
      <w:lang w:val="en-GB" w:eastAsia="en-US" w:bidi="ar-SA"/>
    </w:rPr>
  </w:style>
  <w:style w:type="character" w:styleId="Hiperligao">
    <w:name w:val="Hyperlink"/>
    <w:rPr>
      <w:color w:val="0000FF"/>
      <w:u w:val="single"/>
    </w:rPr>
  </w:style>
  <w:style w:type="paragraph" w:styleId="Textodebalo">
    <w:name w:val="Balloon Text"/>
    <w:basedOn w:val="Normal"/>
    <w:semiHidden/>
    <w:rsid w:val="00A449E8"/>
    <w:rPr>
      <w:rFonts w:ascii="Tahoma" w:hAnsi="Tahoma" w:cs="Tahoma"/>
      <w:sz w:val="16"/>
      <w:szCs w:val="16"/>
    </w:rPr>
  </w:style>
  <w:style w:type="paragraph" w:customStyle="1" w:styleId="Bodyindent">
    <w:name w:val="Body indent"/>
    <w:basedOn w:val="Body"/>
    <w:link w:val="BodyindentChar"/>
    <w:rsid w:val="000F1D94"/>
    <w:pPr>
      <w:ind w:firstLine="284"/>
    </w:pPr>
  </w:style>
  <w:style w:type="paragraph" w:customStyle="1" w:styleId="Body">
    <w:name w:val="Body"/>
    <w:basedOn w:val="Normal"/>
    <w:next w:val="Bodyindent"/>
    <w:link w:val="BodyChar2"/>
    <w:rsid w:val="000F1D94"/>
    <w:pPr>
      <w:suppressAutoHyphens/>
      <w:spacing w:after="40" w:line="202" w:lineRule="exact"/>
      <w:jc w:val="both"/>
    </w:pPr>
    <w:rPr>
      <w:rFonts w:eastAsia="Times New Roman"/>
      <w:sz w:val="18"/>
      <w:szCs w:val="24"/>
      <w:lang w:eastAsia="ar-SA"/>
    </w:rPr>
  </w:style>
  <w:style w:type="character" w:customStyle="1" w:styleId="BodyChar2">
    <w:name w:val="Body Char2"/>
    <w:link w:val="Body"/>
    <w:rsid w:val="000F1D94"/>
    <w:rPr>
      <w:sz w:val="18"/>
      <w:szCs w:val="24"/>
      <w:lang w:val="en-GB" w:eastAsia="ar-SA" w:bidi="ar-SA"/>
    </w:rPr>
  </w:style>
  <w:style w:type="character" w:customStyle="1" w:styleId="BodyindentChar">
    <w:name w:val="Body indent Char"/>
    <w:link w:val="Bodyindent"/>
    <w:rsid w:val="000F1D94"/>
    <w:rPr>
      <w:sz w:val="18"/>
      <w:szCs w:val="24"/>
      <w:lang w:val="en-GB" w:eastAsia="ar-SA" w:bidi="ar-SA"/>
    </w:rPr>
  </w:style>
  <w:style w:type="paragraph" w:customStyle="1" w:styleId="Figure">
    <w:name w:val="Figure"/>
    <w:basedOn w:val="Normal"/>
    <w:next w:val="Legenda"/>
    <w:link w:val="FigureChar"/>
    <w:rsid w:val="00025EB1"/>
    <w:pPr>
      <w:keepNext/>
      <w:suppressLineNumbers/>
      <w:suppressAutoHyphens/>
      <w:spacing w:before="120" w:after="100"/>
      <w:jc w:val="center"/>
    </w:pPr>
    <w:rPr>
      <w:rFonts w:eastAsia="Times New Roman"/>
      <w:i/>
      <w:iCs/>
      <w:szCs w:val="24"/>
      <w:lang w:eastAsia="ar-SA"/>
    </w:rPr>
  </w:style>
  <w:style w:type="character" w:customStyle="1" w:styleId="FigureChar">
    <w:name w:val="Figure Char"/>
    <w:link w:val="Figure"/>
    <w:rsid w:val="002B29DF"/>
    <w:rPr>
      <w:rFonts w:eastAsia="SimSun"/>
      <w:i/>
      <w:iCs/>
      <w:color w:val="001A66"/>
      <w:sz w:val="18"/>
      <w:szCs w:val="24"/>
      <w:lang w:val="en-GB" w:eastAsia="ar-SA" w:bidi="ar-SA"/>
    </w:rPr>
  </w:style>
  <w:style w:type="paragraph" w:customStyle="1" w:styleId="Bodyitemize">
    <w:name w:val="Body itemize"/>
    <w:basedOn w:val="Normal"/>
    <w:rsid w:val="00025EB1"/>
    <w:pPr>
      <w:numPr>
        <w:numId w:val="16"/>
      </w:numPr>
      <w:suppressAutoHyphens/>
      <w:spacing w:line="240" w:lineRule="exact"/>
      <w:jc w:val="both"/>
    </w:pPr>
    <w:rPr>
      <w:rFonts w:eastAsia="Times New Roman"/>
      <w:szCs w:val="24"/>
      <w:lang w:eastAsia="ar-SA"/>
    </w:rPr>
  </w:style>
  <w:style w:type="character" w:customStyle="1" w:styleId="MTEquationSection">
    <w:name w:val="MTEquationSection"/>
    <w:rsid w:val="00090DA7"/>
    <w:rPr>
      <w:vanish w:val="0"/>
      <w:color w:val="FF0000"/>
    </w:rPr>
  </w:style>
  <w:style w:type="paragraph" w:customStyle="1" w:styleId="MTDisplayEquation">
    <w:name w:val="MTDisplayEquation"/>
    <w:basedOn w:val="Bodyindent"/>
    <w:next w:val="Bodyindent"/>
    <w:rsid w:val="005E0484"/>
    <w:pPr>
      <w:tabs>
        <w:tab w:val="center" w:pos="2651"/>
        <w:tab w:val="right" w:pos="5301"/>
      </w:tabs>
      <w:spacing w:before="80" w:after="80" w:line="240" w:lineRule="auto"/>
    </w:pPr>
  </w:style>
  <w:style w:type="paragraph" w:styleId="Rodap">
    <w:name w:val="footer"/>
    <w:basedOn w:val="Normal"/>
    <w:rsid w:val="007A15C6"/>
    <w:pPr>
      <w:tabs>
        <w:tab w:val="center" w:pos="4153"/>
        <w:tab w:val="right" w:pos="8306"/>
      </w:tabs>
    </w:pPr>
  </w:style>
  <w:style w:type="character" w:styleId="Nmerodepgina">
    <w:name w:val="page number"/>
    <w:basedOn w:val="Tipodeletrapredefinidodopargrafo"/>
    <w:rsid w:val="007A15C6"/>
  </w:style>
  <w:style w:type="paragraph" w:styleId="Cabealho">
    <w:name w:val="header"/>
    <w:basedOn w:val="Normal"/>
    <w:rsid w:val="008C28F1"/>
    <w:pPr>
      <w:tabs>
        <w:tab w:val="center" w:pos="4153"/>
        <w:tab w:val="right" w:pos="8306"/>
      </w:tabs>
    </w:pPr>
  </w:style>
  <w:style w:type="character" w:styleId="Refdecomentrio">
    <w:name w:val="annotation reference"/>
    <w:semiHidden/>
    <w:rsid w:val="00551EFC"/>
    <w:rPr>
      <w:sz w:val="16"/>
      <w:szCs w:val="16"/>
    </w:rPr>
  </w:style>
  <w:style w:type="paragraph" w:styleId="Textodecomentrio">
    <w:name w:val="annotation text"/>
    <w:basedOn w:val="Normal"/>
    <w:semiHidden/>
    <w:rsid w:val="00551EFC"/>
  </w:style>
  <w:style w:type="paragraph" w:styleId="Assuntodecomentrio">
    <w:name w:val="annotation subject"/>
    <w:basedOn w:val="Textodecomentrio"/>
    <w:next w:val="Textodecomentrio"/>
    <w:semiHidden/>
    <w:rsid w:val="00551EFC"/>
    <w:rPr>
      <w:b/>
      <w:bCs/>
    </w:rPr>
  </w:style>
  <w:style w:type="paragraph" w:styleId="Avanodecorpodetexto">
    <w:name w:val="Body Text Indent"/>
    <w:basedOn w:val="Normal"/>
    <w:semiHidden/>
    <w:rsid w:val="00220E29"/>
    <w:pPr>
      <w:ind w:left="1080" w:hanging="372"/>
    </w:pPr>
    <w:rPr>
      <w:rFonts w:eastAsia="Times New Roman"/>
      <w:sz w:val="24"/>
      <w:szCs w:val="24"/>
      <w:lang w:eastAsia="de-DE"/>
    </w:rPr>
  </w:style>
  <w:style w:type="paragraph" w:customStyle="1" w:styleId="StyleHeading3Left127cmHanging089cm">
    <w:name w:val="Style Heading 3 + Left:  1.27 cm Hanging:  0.89 cm"/>
    <w:basedOn w:val="Cabealho3"/>
    <w:rsid w:val="00220E29"/>
    <w:pPr>
      <w:ind w:left="1224" w:hanging="504"/>
    </w:pPr>
    <w:rPr>
      <w:rFonts w:eastAsia="Times New Roman"/>
      <w:sz w:val="20"/>
    </w:rPr>
  </w:style>
  <w:style w:type="paragraph" w:customStyle="1" w:styleId="Abstract">
    <w:name w:val="Abstract"/>
    <w:basedOn w:val="Normal"/>
    <w:rsid w:val="00025EB1"/>
    <w:pPr>
      <w:suppressAutoHyphens/>
      <w:ind w:left="567" w:right="567" w:firstLine="204"/>
      <w:jc w:val="both"/>
    </w:pPr>
    <w:rPr>
      <w:rFonts w:eastAsia="Times New Roman"/>
      <w:sz w:val="18"/>
      <w:szCs w:val="24"/>
      <w:lang w:eastAsia="ar-SA"/>
    </w:rPr>
  </w:style>
  <w:style w:type="character" w:customStyle="1" w:styleId="MemberType">
    <w:name w:val="MemberType"/>
    <w:rsid w:val="00A86B5F"/>
    <w:rPr>
      <w:rFonts w:ascii="Times New Roman" w:hAnsi="Times New Roman" w:cs="Times New Roman"/>
      <w:i/>
      <w:iCs/>
      <w:sz w:val="22"/>
      <w:szCs w:val="22"/>
    </w:rPr>
  </w:style>
  <w:style w:type="paragraph" w:customStyle="1" w:styleId="References">
    <w:name w:val="References"/>
    <w:basedOn w:val="Normal"/>
    <w:rsid w:val="00E34BBF"/>
    <w:pPr>
      <w:autoSpaceDE w:val="0"/>
      <w:autoSpaceDN w:val="0"/>
      <w:spacing w:before="60"/>
      <w:ind w:left="340" w:hanging="340"/>
      <w:jc w:val="both"/>
    </w:pPr>
    <w:rPr>
      <w:rFonts w:eastAsia="Times New Roman"/>
      <w:sz w:val="18"/>
      <w:szCs w:val="16"/>
    </w:rPr>
  </w:style>
  <w:style w:type="paragraph" w:customStyle="1" w:styleId="ReferenceHead">
    <w:name w:val="Reference Head"/>
    <w:basedOn w:val="Cabealho1"/>
    <w:rsid w:val="0047715F"/>
    <w:pPr>
      <w:autoSpaceDE w:val="0"/>
      <w:autoSpaceDN w:val="0"/>
      <w:spacing w:after="80"/>
    </w:pPr>
    <w:rPr>
      <w:rFonts w:eastAsia="Times New Roman"/>
      <w:bCs/>
      <w:kern w:val="28"/>
      <w:szCs w:val="24"/>
    </w:rPr>
  </w:style>
  <w:style w:type="table" w:styleId="Tabelacomgrelha">
    <w:name w:val="Table Grid"/>
    <w:basedOn w:val="Tabelanormal"/>
    <w:rsid w:val="00FD09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1">
    <w:name w:val="toc 1"/>
    <w:basedOn w:val="Normal"/>
    <w:next w:val="Normal"/>
    <w:autoRedefine/>
    <w:semiHidden/>
    <w:rsid w:val="0017253A"/>
  </w:style>
  <w:style w:type="paragraph" w:styleId="Mapadodocumento">
    <w:name w:val="Document Map"/>
    <w:basedOn w:val="Normal"/>
    <w:link w:val="MapadodocumentoCarter"/>
    <w:rsid w:val="00C37DD1"/>
    <w:rPr>
      <w:rFonts w:ascii="Tahoma" w:hAnsi="Tahoma" w:cs="Tahoma"/>
      <w:sz w:val="16"/>
      <w:szCs w:val="16"/>
    </w:rPr>
  </w:style>
  <w:style w:type="character" w:customStyle="1" w:styleId="MapadodocumentoCarter">
    <w:name w:val="Mapa do documento Caráter"/>
    <w:link w:val="Mapadodocumento"/>
    <w:rsid w:val="00C37DD1"/>
    <w:rPr>
      <w:rFonts w:ascii="Tahoma" w:hAnsi="Tahoma" w:cs="Tahoma"/>
      <w:sz w:val="16"/>
      <w:szCs w:val="16"/>
      <w:lang w:eastAsia="en-US"/>
    </w:rPr>
  </w:style>
  <w:style w:type="paragraph" w:styleId="Textodenotaderodap">
    <w:name w:val="footnote text"/>
    <w:basedOn w:val="Normal"/>
    <w:semiHidden/>
    <w:rsid w:val="00B878C1"/>
    <w:rPr>
      <w:sz w:val="16"/>
    </w:rPr>
  </w:style>
  <w:style w:type="character" w:styleId="Refdenotaderodap">
    <w:name w:val="footnote reference"/>
    <w:semiHidden/>
    <w:rsid w:val="00B878C1"/>
    <w:rPr>
      <w:vertAlign w:val="superscript"/>
    </w:rPr>
  </w:style>
  <w:style w:type="paragraph" w:customStyle="1" w:styleId="CaptionShort">
    <w:name w:val="Caption Short"/>
    <w:basedOn w:val="Legenda"/>
    <w:next w:val="Body"/>
    <w:rsid w:val="00533FEE"/>
    <w:pPr>
      <w:jc w:val="center"/>
    </w:pPr>
  </w:style>
  <w:style w:type="paragraph" w:customStyle="1" w:styleId="contact">
    <w:name w:val="contact"/>
    <w:basedOn w:val="Author"/>
    <w:rsid w:val="0077029D"/>
    <w:pPr>
      <w:spacing w:before="0"/>
    </w:pPr>
    <w:rPr>
      <w:rFonts w:eastAsia="Times New Roman" w:cs="NimbusSanL-Regu"/>
      <w:color w:val="001A66"/>
      <w:sz w:val="16"/>
      <w:szCs w:val="18"/>
      <w:lang w:eastAsia="en-GB"/>
    </w:rPr>
  </w:style>
  <w:style w:type="paragraph" w:customStyle="1" w:styleId="Institution">
    <w:name w:val="Institution"/>
    <w:basedOn w:val="Author"/>
    <w:rsid w:val="0077029D"/>
    <w:pPr>
      <w:framePr w:h="959" w:hRule="exact" w:wrap="auto" w:hAnchor="text" w:x="1582" w:y="1142"/>
      <w:ind w:left="113" w:hanging="113"/>
    </w:pPr>
    <w:rPr>
      <w:rFonts w:cs="Arial"/>
    </w:rPr>
  </w:style>
  <w:style w:type="paragraph" w:customStyle="1" w:styleId="Sectionnumbered">
    <w:name w:val="Section numbered"/>
    <w:basedOn w:val="Normal"/>
    <w:rsid w:val="00BE4703"/>
    <w:pPr>
      <w:numPr>
        <w:numId w:val="33"/>
      </w:numPr>
      <w:tabs>
        <w:tab w:val="left" w:pos="284"/>
      </w:tabs>
      <w:spacing w:before="320" w:after="120"/>
      <w:jc w:val="both"/>
    </w:pPr>
    <w:rPr>
      <w:b/>
      <w:color w:val="001A66"/>
      <w:sz w:val="32"/>
    </w:rPr>
  </w:style>
  <w:style w:type="paragraph" w:customStyle="1" w:styleId="SubSectionnumbered">
    <w:name w:val="SubSection numbered"/>
    <w:basedOn w:val="Normal"/>
    <w:rsid w:val="00BE4703"/>
    <w:pPr>
      <w:keepNext/>
      <w:numPr>
        <w:ilvl w:val="1"/>
        <w:numId w:val="33"/>
      </w:numPr>
      <w:tabs>
        <w:tab w:val="left" w:pos="284"/>
      </w:tabs>
      <w:spacing w:before="280" w:after="100"/>
      <w:jc w:val="both"/>
    </w:pPr>
    <w:rPr>
      <w:b/>
      <w:color w:val="001A66"/>
      <w:sz w:val="24"/>
    </w:rPr>
  </w:style>
  <w:style w:type="paragraph" w:styleId="NormalWeb">
    <w:name w:val="Normal (Web)"/>
    <w:basedOn w:val="Normal"/>
    <w:uiPriority w:val="99"/>
    <w:unhideWhenUsed/>
    <w:rsid w:val="003F6F34"/>
    <w:pPr>
      <w:spacing w:before="100" w:beforeAutospacing="1" w:after="100" w:afterAutospacing="1"/>
    </w:pPr>
    <w:rPr>
      <w:rFonts w:eastAsiaTheme="minorEastAsia"/>
      <w:sz w:val="24"/>
      <w:szCs w:val="24"/>
    </w:rPr>
  </w:style>
  <w:style w:type="character" w:customStyle="1" w:styleId="Cabealho1Carter">
    <w:name w:val="Cabeçalho 1 Caráter"/>
    <w:basedOn w:val="Tipodeletrapredefinidodopargrafo"/>
    <w:link w:val="Cabealho1"/>
    <w:uiPriority w:val="9"/>
    <w:rsid w:val="003F6F34"/>
    <w:rPr>
      <w:b/>
      <w:color w:val="001A66"/>
      <w:sz w:val="24"/>
    </w:rPr>
  </w:style>
  <w:style w:type="paragraph" w:customStyle="1" w:styleId="Normaltext">
    <w:name w:val="Normal text"/>
    <w:basedOn w:val="Bodyindent"/>
    <w:link w:val="NormaltextCarter"/>
    <w:qFormat/>
    <w:rsid w:val="000200C9"/>
  </w:style>
  <w:style w:type="character" w:customStyle="1" w:styleId="NormaltextCarter">
    <w:name w:val="Normal text Caráter"/>
    <w:basedOn w:val="BodyindentChar"/>
    <w:link w:val="Normaltext"/>
    <w:rsid w:val="000200C9"/>
    <w:rPr>
      <w:rFonts w:eastAsia="Times New Roman"/>
      <w:sz w:val="18"/>
      <w:szCs w:val="24"/>
      <w:lang w:val="en-GB" w:eastAsia="ar-SA" w:bidi="ar-SA"/>
    </w:rPr>
  </w:style>
  <w:style w:type="paragraph" w:customStyle="1" w:styleId="Figurestext">
    <w:name w:val="Figures text"/>
    <w:basedOn w:val="Normaltext"/>
    <w:link w:val="FigurestextCarter"/>
    <w:qFormat/>
    <w:rsid w:val="00C965B0"/>
    <w:pPr>
      <w:ind w:firstLine="0"/>
      <w:jc w:val="center"/>
    </w:pPr>
    <w:rPr>
      <w:sz w:val="16"/>
    </w:rPr>
  </w:style>
  <w:style w:type="character" w:customStyle="1" w:styleId="FigurestextCarter">
    <w:name w:val="Figures text Caráter"/>
    <w:basedOn w:val="NormaltextCarter"/>
    <w:link w:val="Figurestext"/>
    <w:rsid w:val="00C965B0"/>
    <w:rPr>
      <w:rFonts w:eastAsia="Times New Roman"/>
      <w:sz w:val="16"/>
      <w:szCs w:val="24"/>
      <w:lang w:val="en-GB" w:eastAsia="ar-SA"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943057">
      <w:bodyDiv w:val="1"/>
      <w:marLeft w:val="0"/>
      <w:marRight w:val="0"/>
      <w:marTop w:val="0"/>
      <w:marBottom w:val="0"/>
      <w:divBdr>
        <w:top w:val="none" w:sz="0" w:space="0" w:color="auto"/>
        <w:left w:val="none" w:sz="0" w:space="0" w:color="auto"/>
        <w:bottom w:val="none" w:sz="0" w:space="0" w:color="auto"/>
        <w:right w:val="none" w:sz="0" w:space="0" w:color="auto"/>
      </w:divBdr>
    </w:div>
    <w:div w:id="425080327">
      <w:bodyDiv w:val="1"/>
      <w:marLeft w:val="0"/>
      <w:marRight w:val="0"/>
      <w:marTop w:val="0"/>
      <w:marBottom w:val="0"/>
      <w:divBdr>
        <w:top w:val="none" w:sz="0" w:space="0" w:color="auto"/>
        <w:left w:val="none" w:sz="0" w:space="0" w:color="auto"/>
        <w:bottom w:val="none" w:sz="0" w:space="0" w:color="auto"/>
        <w:right w:val="none" w:sz="0" w:space="0" w:color="auto"/>
      </w:divBdr>
      <w:divsChild>
        <w:div w:id="70541980">
          <w:marLeft w:val="0"/>
          <w:marRight w:val="0"/>
          <w:marTop w:val="0"/>
          <w:marBottom w:val="0"/>
          <w:divBdr>
            <w:top w:val="none" w:sz="0" w:space="0" w:color="auto"/>
            <w:left w:val="none" w:sz="0" w:space="0" w:color="auto"/>
            <w:bottom w:val="none" w:sz="0" w:space="0" w:color="auto"/>
            <w:right w:val="none" w:sz="0" w:space="0" w:color="auto"/>
          </w:divBdr>
          <w:divsChild>
            <w:div w:id="1104886278">
              <w:marLeft w:val="0"/>
              <w:marRight w:val="0"/>
              <w:marTop w:val="0"/>
              <w:marBottom w:val="0"/>
              <w:divBdr>
                <w:top w:val="none" w:sz="0" w:space="0" w:color="auto"/>
                <w:left w:val="none" w:sz="0" w:space="0" w:color="auto"/>
                <w:bottom w:val="none" w:sz="0" w:space="0" w:color="auto"/>
                <w:right w:val="none" w:sz="0" w:space="0" w:color="auto"/>
              </w:divBdr>
              <w:divsChild>
                <w:div w:id="1963801922">
                  <w:marLeft w:val="0"/>
                  <w:marRight w:val="0"/>
                  <w:marTop w:val="0"/>
                  <w:marBottom w:val="0"/>
                  <w:divBdr>
                    <w:top w:val="none" w:sz="0" w:space="0" w:color="auto"/>
                    <w:left w:val="none" w:sz="0" w:space="0" w:color="auto"/>
                    <w:bottom w:val="none" w:sz="0" w:space="0" w:color="auto"/>
                    <w:right w:val="none" w:sz="0" w:space="0" w:color="auto"/>
                  </w:divBdr>
                </w:div>
              </w:divsChild>
            </w:div>
            <w:div w:id="1010570388">
              <w:marLeft w:val="0"/>
              <w:marRight w:val="0"/>
              <w:marTop w:val="0"/>
              <w:marBottom w:val="0"/>
              <w:divBdr>
                <w:top w:val="none" w:sz="0" w:space="0" w:color="auto"/>
                <w:left w:val="none" w:sz="0" w:space="0" w:color="auto"/>
                <w:bottom w:val="none" w:sz="0" w:space="0" w:color="auto"/>
                <w:right w:val="none" w:sz="0" w:space="0" w:color="auto"/>
              </w:divBdr>
              <w:divsChild>
                <w:div w:id="1204291615">
                  <w:marLeft w:val="0"/>
                  <w:marRight w:val="0"/>
                  <w:marTop w:val="0"/>
                  <w:marBottom w:val="0"/>
                  <w:divBdr>
                    <w:top w:val="none" w:sz="0" w:space="0" w:color="auto"/>
                    <w:left w:val="none" w:sz="0" w:space="0" w:color="auto"/>
                    <w:bottom w:val="none" w:sz="0" w:space="0" w:color="auto"/>
                    <w:right w:val="none" w:sz="0" w:space="0" w:color="auto"/>
                  </w:divBdr>
                  <w:divsChild>
                    <w:div w:id="88936071">
                      <w:marLeft w:val="0"/>
                      <w:marRight w:val="0"/>
                      <w:marTop w:val="0"/>
                      <w:marBottom w:val="0"/>
                      <w:divBdr>
                        <w:top w:val="none" w:sz="0" w:space="0" w:color="auto"/>
                        <w:left w:val="none" w:sz="0" w:space="0" w:color="auto"/>
                        <w:bottom w:val="none" w:sz="0" w:space="0" w:color="auto"/>
                        <w:right w:val="none" w:sz="0" w:space="0" w:color="auto"/>
                      </w:divBdr>
                      <w:divsChild>
                        <w:div w:id="1841579158">
                          <w:marLeft w:val="0"/>
                          <w:marRight w:val="0"/>
                          <w:marTop w:val="0"/>
                          <w:marBottom w:val="0"/>
                          <w:divBdr>
                            <w:top w:val="none" w:sz="0" w:space="0" w:color="auto"/>
                            <w:left w:val="none" w:sz="0" w:space="0" w:color="auto"/>
                            <w:bottom w:val="none" w:sz="0" w:space="0" w:color="auto"/>
                            <w:right w:val="none" w:sz="0" w:space="0" w:color="auto"/>
                          </w:divBdr>
                          <w:divsChild>
                            <w:div w:id="1056703565">
                              <w:marLeft w:val="0"/>
                              <w:marRight w:val="0"/>
                              <w:marTop w:val="0"/>
                              <w:marBottom w:val="0"/>
                              <w:divBdr>
                                <w:top w:val="none" w:sz="0" w:space="0" w:color="auto"/>
                                <w:left w:val="none" w:sz="0" w:space="0" w:color="auto"/>
                                <w:bottom w:val="none" w:sz="0" w:space="0" w:color="auto"/>
                                <w:right w:val="none" w:sz="0" w:space="0" w:color="auto"/>
                              </w:divBdr>
                              <w:divsChild>
                                <w:div w:id="221983565">
                                  <w:marLeft w:val="0"/>
                                  <w:marRight w:val="0"/>
                                  <w:marTop w:val="0"/>
                                  <w:marBottom w:val="0"/>
                                  <w:divBdr>
                                    <w:top w:val="none" w:sz="0" w:space="0" w:color="auto"/>
                                    <w:left w:val="none" w:sz="0" w:space="0" w:color="auto"/>
                                    <w:bottom w:val="none" w:sz="0" w:space="0" w:color="auto"/>
                                    <w:right w:val="none" w:sz="0" w:space="0" w:color="auto"/>
                                  </w:divBdr>
                                  <w:divsChild>
                                    <w:div w:id="1254362490">
                                      <w:marLeft w:val="0"/>
                                      <w:marRight w:val="0"/>
                                      <w:marTop w:val="0"/>
                                      <w:marBottom w:val="0"/>
                                      <w:divBdr>
                                        <w:top w:val="none" w:sz="0" w:space="0" w:color="auto"/>
                                        <w:left w:val="none" w:sz="0" w:space="0" w:color="auto"/>
                                        <w:bottom w:val="none" w:sz="0" w:space="0" w:color="auto"/>
                                        <w:right w:val="none" w:sz="0" w:space="0" w:color="auto"/>
                                      </w:divBdr>
                                      <w:divsChild>
                                        <w:div w:id="1604806149">
                                          <w:marLeft w:val="0"/>
                                          <w:marRight w:val="0"/>
                                          <w:marTop w:val="0"/>
                                          <w:marBottom w:val="0"/>
                                          <w:divBdr>
                                            <w:top w:val="none" w:sz="0" w:space="0" w:color="auto"/>
                                            <w:left w:val="none" w:sz="0" w:space="0" w:color="auto"/>
                                            <w:bottom w:val="none" w:sz="0" w:space="0" w:color="auto"/>
                                            <w:right w:val="none" w:sz="0" w:space="0" w:color="auto"/>
                                          </w:divBdr>
                                          <w:divsChild>
                                            <w:div w:id="1127317315">
                                              <w:marLeft w:val="0"/>
                                              <w:marRight w:val="0"/>
                                              <w:marTop w:val="0"/>
                                              <w:marBottom w:val="0"/>
                                              <w:divBdr>
                                                <w:top w:val="none" w:sz="0" w:space="0" w:color="auto"/>
                                                <w:left w:val="none" w:sz="0" w:space="0" w:color="auto"/>
                                                <w:bottom w:val="none" w:sz="0" w:space="0" w:color="auto"/>
                                                <w:right w:val="none" w:sz="0" w:space="0" w:color="auto"/>
                                              </w:divBdr>
                                              <w:divsChild>
                                                <w:div w:id="242109982">
                                                  <w:marLeft w:val="0"/>
                                                  <w:marRight w:val="0"/>
                                                  <w:marTop w:val="0"/>
                                                  <w:marBottom w:val="0"/>
                                                  <w:divBdr>
                                                    <w:top w:val="none" w:sz="0" w:space="0" w:color="auto"/>
                                                    <w:left w:val="none" w:sz="0" w:space="0" w:color="auto"/>
                                                    <w:bottom w:val="none" w:sz="0" w:space="0" w:color="auto"/>
                                                    <w:right w:val="none" w:sz="0" w:space="0" w:color="auto"/>
                                                  </w:divBdr>
                                                  <w:divsChild>
                                                    <w:div w:id="594750701">
                                                      <w:marLeft w:val="0"/>
                                                      <w:marRight w:val="0"/>
                                                      <w:marTop w:val="0"/>
                                                      <w:marBottom w:val="0"/>
                                                      <w:divBdr>
                                                        <w:top w:val="none" w:sz="0" w:space="0" w:color="auto"/>
                                                        <w:left w:val="none" w:sz="0" w:space="0" w:color="auto"/>
                                                        <w:bottom w:val="none" w:sz="0" w:space="0" w:color="auto"/>
                                                        <w:right w:val="none" w:sz="0" w:space="0" w:color="auto"/>
                                                      </w:divBdr>
                                                      <w:divsChild>
                                                        <w:div w:id="1608079970">
                                                          <w:marLeft w:val="0"/>
                                                          <w:marRight w:val="0"/>
                                                          <w:marTop w:val="0"/>
                                                          <w:marBottom w:val="0"/>
                                                          <w:divBdr>
                                                            <w:top w:val="none" w:sz="0" w:space="0" w:color="auto"/>
                                                            <w:left w:val="none" w:sz="0" w:space="0" w:color="auto"/>
                                                            <w:bottom w:val="none" w:sz="0" w:space="0" w:color="auto"/>
                                                            <w:right w:val="none" w:sz="0" w:space="0" w:color="auto"/>
                                                          </w:divBdr>
                                                          <w:divsChild>
                                                            <w:div w:id="1672180733">
                                                              <w:marLeft w:val="0"/>
                                                              <w:marRight w:val="0"/>
                                                              <w:marTop w:val="0"/>
                                                              <w:marBottom w:val="0"/>
                                                              <w:divBdr>
                                                                <w:top w:val="none" w:sz="0" w:space="0" w:color="auto"/>
                                                                <w:left w:val="none" w:sz="0" w:space="0" w:color="auto"/>
                                                                <w:bottom w:val="none" w:sz="0" w:space="0" w:color="auto"/>
                                                                <w:right w:val="none" w:sz="0" w:space="0" w:color="auto"/>
                                                              </w:divBdr>
                                                              <w:divsChild>
                                                                <w:div w:id="1435437932">
                                                                  <w:marLeft w:val="0"/>
                                                                  <w:marRight w:val="0"/>
                                                                  <w:marTop w:val="0"/>
                                                                  <w:marBottom w:val="0"/>
                                                                  <w:divBdr>
                                                                    <w:top w:val="none" w:sz="0" w:space="0" w:color="auto"/>
                                                                    <w:left w:val="none" w:sz="0" w:space="0" w:color="auto"/>
                                                                    <w:bottom w:val="none" w:sz="0" w:space="0" w:color="auto"/>
                                                                    <w:right w:val="none" w:sz="0" w:space="0" w:color="auto"/>
                                                                  </w:divBdr>
                                                                  <w:divsChild>
                                                                    <w:div w:id="1730571700">
                                                                      <w:marLeft w:val="0"/>
                                                                      <w:marRight w:val="0"/>
                                                                      <w:marTop w:val="0"/>
                                                                      <w:marBottom w:val="0"/>
                                                                      <w:divBdr>
                                                                        <w:top w:val="none" w:sz="0" w:space="0" w:color="auto"/>
                                                                        <w:left w:val="none" w:sz="0" w:space="0" w:color="auto"/>
                                                                        <w:bottom w:val="none" w:sz="0" w:space="0" w:color="auto"/>
                                                                        <w:right w:val="none" w:sz="0" w:space="0" w:color="auto"/>
                                                                      </w:divBdr>
                                                                      <w:divsChild>
                                                                        <w:div w:id="1961253764">
                                                                          <w:marLeft w:val="0"/>
                                                                          <w:marRight w:val="0"/>
                                                                          <w:marTop w:val="0"/>
                                                                          <w:marBottom w:val="0"/>
                                                                          <w:divBdr>
                                                                            <w:top w:val="none" w:sz="0" w:space="0" w:color="auto"/>
                                                                            <w:left w:val="none" w:sz="0" w:space="0" w:color="auto"/>
                                                                            <w:bottom w:val="none" w:sz="0" w:space="0" w:color="auto"/>
                                                                            <w:right w:val="none" w:sz="0" w:space="0" w:color="auto"/>
                                                                          </w:divBdr>
                                                                          <w:divsChild>
                                                                            <w:div w:id="225921815">
                                                                              <w:marLeft w:val="0"/>
                                                                              <w:marRight w:val="0"/>
                                                                              <w:marTop w:val="0"/>
                                                                              <w:marBottom w:val="0"/>
                                                                              <w:divBdr>
                                                                                <w:top w:val="none" w:sz="0" w:space="0" w:color="auto"/>
                                                                                <w:left w:val="none" w:sz="0" w:space="0" w:color="auto"/>
                                                                                <w:bottom w:val="none" w:sz="0" w:space="0" w:color="auto"/>
                                                                                <w:right w:val="none" w:sz="0" w:space="0" w:color="auto"/>
                                                                              </w:divBdr>
                                                                              <w:divsChild>
                                                                                <w:div w:id="1059401291">
                                                                                  <w:marLeft w:val="0"/>
                                                                                  <w:marRight w:val="0"/>
                                                                                  <w:marTop w:val="0"/>
                                                                                  <w:marBottom w:val="0"/>
                                                                                  <w:divBdr>
                                                                                    <w:top w:val="none" w:sz="0" w:space="0" w:color="auto"/>
                                                                                    <w:left w:val="none" w:sz="0" w:space="0" w:color="auto"/>
                                                                                    <w:bottom w:val="none" w:sz="0" w:space="0" w:color="auto"/>
                                                                                    <w:right w:val="none" w:sz="0" w:space="0" w:color="auto"/>
                                                                                  </w:divBdr>
                                                                                  <w:divsChild>
                                                                                    <w:div w:id="890919894">
                                                                                      <w:marLeft w:val="0"/>
                                                                                      <w:marRight w:val="0"/>
                                                                                      <w:marTop w:val="0"/>
                                                                                      <w:marBottom w:val="0"/>
                                                                                      <w:divBdr>
                                                                                        <w:top w:val="none" w:sz="0" w:space="0" w:color="auto"/>
                                                                                        <w:left w:val="none" w:sz="0" w:space="0" w:color="auto"/>
                                                                                        <w:bottom w:val="none" w:sz="0" w:space="0" w:color="auto"/>
                                                                                        <w:right w:val="none" w:sz="0" w:space="0" w:color="auto"/>
                                                                                      </w:divBdr>
                                                                                      <w:divsChild>
                                                                                        <w:div w:id="1169753053">
                                                                                          <w:marLeft w:val="0"/>
                                                                                          <w:marRight w:val="0"/>
                                                                                          <w:marTop w:val="0"/>
                                                                                          <w:marBottom w:val="0"/>
                                                                                          <w:divBdr>
                                                                                            <w:top w:val="none" w:sz="0" w:space="0" w:color="auto"/>
                                                                                            <w:left w:val="none" w:sz="0" w:space="0" w:color="auto"/>
                                                                                            <w:bottom w:val="none" w:sz="0" w:space="0" w:color="auto"/>
                                                                                            <w:right w:val="none" w:sz="0" w:space="0" w:color="auto"/>
                                                                                          </w:divBdr>
                                                                                          <w:divsChild>
                                                                                            <w:div w:id="832261121">
                                                                                              <w:marLeft w:val="0"/>
                                                                                              <w:marRight w:val="0"/>
                                                                                              <w:marTop w:val="0"/>
                                                                                              <w:marBottom w:val="0"/>
                                                                                              <w:divBdr>
                                                                                                <w:top w:val="none" w:sz="0" w:space="0" w:color="auto"/>
                                                                                                <w:left w:val="none" w:sz="0" w:space="0" w:color="auto"/>
                                                                                                <w:bottom w:val="none" w:sz="0" w:space="0" w:color="auto"/>
                                                                                                <w:right w:val="none" w:sz="0" w:space="0" w:color="auto"/>
                                                                                              </w:divBdr>
                                                                                              <w:divsChild>
                                                                                                <w:div w:id="1122462998">
                                                                                                  <w:marLeft w:val="0"/>
                                                                                                  <w:marRight w:val="0"/>
                                                                                                  <w:marTop w:val="0"/>
                                                                                                  <w:marBottom w:val="0"/>
                                                                                                  <w:divBdr>
                                                                                                    <w:top w:val="none" w:sz="0" w:space="0" w:color="auto"/>
                                                                                                    <w:left w:val="none" w:sz="0" w:space="0" w:color="auto"/>
                                                                                                    <w:bottom w:val="none" w:sz="0" w:space="0" w:color="auto"/>
                                                                                                    <w:right w:val="none" w:sz="0" w:space="0" w:color="auto"/>
                                                                                                  </w:divBdr>
                                                                                                  <w:divsChild>
                                                                                                    <w:div w:id="1391416030">
                                                                                                      <w:marLeft w:val="0"/>
                                                                                                      <w:marRight w:val="0"/>
                                                                                                      <w:marTop w:val="0"/>
                                                                                                      <w:marBottom w:val="0"/>
                                                                                                      <w:divBdr>
                                                                                                        <w:top w:val="none" w:sz="0" w:space="0" w:color="auto"/>
                                                                                                        <w:left w:val="none" w:sz="0" w:space="0" w:color="auto"/>
                                                                                                        <w:bottom w:val="none" w:sz="0" w:space="0" w:color="auto"/>
                                                                                                        <w:right w:val="none" w:sz="0" w:space="0" w:color="auto"/>
                                                                                                      </w:divBdr>
                                                                                                      <w:divsChild>
                                                                                                        <w:div w:id="1933126589">
                                                                                                          <w:marLeft w:val="0"/>
                                                                                                          <w:marRight w:val="0"/>
                                                                                                          <w:marTop w:val="0"/>
                                                                                                          <w:marBottom w:val="0"/>
                                                                                                          <w:divBdr>
                                                                                                            <w:top w:val="none" w:sz="0" w:space="0" w:color="auto"/>
                                                                                                            <w:left w:val="none" w:sz="0" w:space="0" w:color="auto"/>
                                                                                                            <w:bottom w:val="none" w:sz="0" w:space="0" w:color="auto"/>
                                                                                                            <w:right w:val="none" w:sz="0" w:space="0" w:color="auto"/>
                                                                                                          </w:divBdr>
                                                                                                          <w:divsChild>
                                                                                                            <w:div w:id="1289505104">
                                                                                                              <w:marLeft w:val="0"/>
                                                                                                              <w:marRight w:val="0"/>
                                                                                                              <w:marTop w:val="0"/>
                                                                                                              <w:marBottom w:val="0"/>
                                                                                                              <w:divBdr>
                                                                                                                <w:top w:val="none" w:sz="0" w:space="0" w:color="auto"/>
                                                                                                                <w:left w:val="none" w:sz="0" w:space="0" w:color="auto"/>
                                                                                                                <w:bottom w:val="none" w:sz="0" w:space="0" w:color="auto"/>
                                                                                                                <w:right w:val="none" w:sz="0" w:space="0" w:color="auto"/>
                                                                                                              </w:divBdr>
                                                                                                              <w:divsChild>
                                                                                                                <w:div w:id="440734192">
                                                                                                                  <w:marLeft w:val="0"/>
                                                                                                                  <w:marRight w:val="0"/>
                                                                                                                  <w:marTop w:val="0"/>
                                                                                                                  <w:marBottom w:val="0"/>
                                                                                                                  <w:divBdr>
                                                                                                                    <w:top w:val="none" w:sz="0" w:space="0" w:color="auto"/>
                                                                                                                    <w:left w:val="none" w:sz="0" w:space="0" w:color="auto"/>
                                                                                                                    <w:bottom w:val="none" w:sz="0" w:space="0" w:color="auto"/>
                                                                                                                    <w:right w:val="none" w:sz="0" w:space="0" w:color="auto"/>
                                                                                                                  </w:divBdr>
                                                                                                                  <w:divsChild>
                                                                                                                    <w:div w:id="195852658">
                                                                                                                      <w:marLeft w:val="0"/>
                                                                                                                      <w:marRight w:val="0"/>
                                                                                                                      <w:marTop w:val="0"/>
                                                                                                                      <w:marBottom w:val="0"/>
                                                                                                                      <w:divBdr>
                                                                                                                        <w:top w:val="none" w:sz="0" w:space="0" w:color="auto"/>
                                                                                                                        <w:left w:val="none" w:sz="0" w:space="0" w:color="auto"/>
                                                                                                                        <w:bottom w:val="none" w:sz="0" w:space="0" w:color="auto"/>
                                                                                                                        <w:right w:val="none" w:sz="0" w:space="0" w:color="auto"/>
                                                                                                                      </w:divBdr>
                                                                                                                      <w:divsChild>
                                                                                                                        <w:div w:id="1981686414">
                                                                                                                          <w:marLeft w:val="0"/>
                                                                                                                          <w:marRight w:val="0"/>
                                                                                                                          <w:marTop w:val="0"/>
                                                                                                                          <w:marBottom w:val="0"/>
                                                                                                                          <w:divBdr>
                                                                                                                            <w:top w:val="none" w:sz="0" w:space="0" w:color="auto"/>
                                                                                                                            <w:left w:val="none" w:sz="0" w:space="0" w:color="auto"/>
                                                                                                                            <w:bottom w:val="none" w:sz="0" w:space="0" w:color="auto"/>
                                                                                                                            <w:right w:val="none" w:sz="0" w:space="0" w:color="auto"/>
                                                                                                                          </w:divBdr>
                                                                                                                          <w:divsChild>
                                                                                                                            <w:div w:id="1044057859">
                                                                                                                              <w:marLeft w:val="0"/>
                                                                                                                              <w:marRight w:val="0"/>
                                                                                                                              <w:marTop w:val="0"/>
                                                                                                                              <w:marBottom w:val="0"/>
                                                                                                                              <w:divBdr>
                                                                                                                                <w:top w:val="none" w:sz="0" w:space="0" w:color="auto"/>
                                                                                                                                <w:left w:val="none" w:sz="0" w:space="0" w:color="auto"/>
                                                                                                                                <w:bottom w:val="none" w:sz="0" w:space="0" w:color="auto"/>
                                                                                                                                <w:right w:val="none" w:sz="0" w:space="0" w:color="auto"/>
                                                                                                                              </w:divBdr>
                                                                                                                              <w:divsChild>
                                                                                                                                <w:div w:id="586547701">
                                                                                                                                  <w:marLeft w:val="0"/>
                                                                                                                                  <w:marRight w:val="0"/>
                                                                                                                                  <w:marTop w:val="0"/>
                                                                                                                                  <w:marBottom w:val="0"/>
                                                                                                                                  <w:divBdr>
                                                                                                                                    <w:top w:val="none" w:sz="0" w:space="0" w:color="auto"/>
                                                                                                                                    <w:left w:val="none" w:sz="0" w:space="0" w:color="auto"/>
                                                                                                                                    <w:bottom w:val="none" w:sz="0" w:space="0" w:color="auto"/>
                                                                                                                                    <w:right w:val="none" w:sz="0" w:space="0" w:color="auto"/>
                                                                                                                                  </w:divBdr>
                                                                                                                                  <w:divsChild>
                                                                                                                                    <w:div w:id="1953169540">
                                                                                                                                      <w:marLeft w:val="0"/>
                                                                                                                                      <w:marRight w:val="0"/>
                                                                                                                                      <w:marTop w:val="0"/>
                                                                                                                                      <w:marBottom w:val="0"/>
                                                                                                                                      <w:divBdr>
                                                                                                                                        <w:top w:val="none" w:sz="0" w:space="0" w:color="auto"/>
                                                                                                                                        <w:left w:val="none" w:sz="0" w:space="0" w:color="auto"/>
                                                                                                                                        <w:bottom w:val="none" w:sz="0" w:space="0" w:color="auto"/>
                                                                                                                                        <w:right w:val="none" w:sz="0" w:space="0" w:color="auto"/>
                                                                                                                                      </w:divBdr>
                                                                                                                                      <w:divsChild>
                                                                                                                                        <w:div w:id="2059669485">
                                                                                                                                          <w:marLeft w:val="0"/>
                                                                                                                                          <w:marRight w:val="0"/>
                                                                                                                                          <w:marTop w:val="0"/>
                                                                                                                                          <w:marBottom w:val="0"/>
                                                                                                                                          <w:divBdr>
                                                                                                                                            <w:top w:val="none" w:sz="0" w:space="0" w:color="auto"/>
                                                                                                                                            <w:left w:val="none" w:sz="0" w:space="0" w:color="auto"/>
                                                                                                                                            <w:bottom w:val="none" w:sz="0" w:space="0" w:color="auto"/>
                                                                                                                                            <w:right w:val="none" w:sz="0" w:space="0" w:color="auto"/>
                                                                                                                                          </w:divBdr>
                                                                                                                                          <w:divsChild>
                                                                                                                                            <w:div w:id="1767383054">
                                                                                                                                              <w:marLeft w:val="0"/>
                                                                                                                                              <w:marRight w:val="0"/>
                                                                                                                                              <w:marTop w:val="0"/>
                                                                                                                                              <w:marBottom w:val="0"/>
                                                                                                                                              <w:divBdr>
                                                                                                                                                <w:top w:val="none" w:sz="0" w:space="0" w:color="auto"/>
                                                                                                                                                <w:left w:val="none" w:sz="0" w:space="0" w:color="auto"/>
                                                                                                                                                <w:bottom w:val="none" w:sz="0" w:space="0" w:color="auto"/>
                                                                                                                                                <w:right w:val="none" w:sz="0" w:space="0" w:color="auto"/>
                                                                                                                                              </w:divBdr>
                                                                                                                                              <w:divsChild>
                                                                                                                                                <w:div w:id="17920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2867784">
      <w:bodyDiv w:val="1"/>
      <w:marLeft w:val="0"/>
      <w:marRight w:val="0"/>
      <w:marTop w:val="0"/>
      <w:marBottom w:val="0"/>
      <w:divBdr>
        <w:top w:val="none" w:sz="0" w:space="0" w:color="auto"/>
        <w:left w:val="none" w:sz="0" w:space="0" w:color="auto"/>
        <w:bottom w:val="none" w:sz="0" w:space="0" w:color="auto"/>
        <w:right w:val="none" w:sz="0" w:space="0" w:color="auto"/>
      </w:divBdr>
    </w:div>
    <w:div w:id="477502969">
      <w:bodyDiv w:val="1"/>
      <w:marLeft w:val="0"/>
      <w:marRight w:val="0"/>
      <w:marTop w:val="0"/>
      <w:marBottom w:val="0"/>
      <w:divBdr>
        <w:top w:val="none" w:sz="0" w:space="0" w:color="auto"/>
        <w:left w:val="none" w:sz="0" w:space="0" w:color="auto"/>
        <w:bottom w:val="none" w:sz="0" w:space="0" w:color="auto"/>
        <w:right w:val="none" w:sz="0" w:space="0" w:color="auto"/>
      </w:divBdr>
    </w:div>
    <w:div w:id="604658952">
      <w:bodyDiv w:val="1"/>
      <w:marLeft w:val="0"/>
      <w:marRight w:val="0"/>
      <w:marTop w:val="0"/>
      <w:marBottom w:val="0"/>
      <w:divBdr>
        <w:top w:val="none" w:sz="0" w:space="0" w:color="auto"/>
        <w:left w:val="none" w:sz="0" w:space="0" w:color="auto"/>
        <w:bottom w:val="none" w:sz="0" w:space="0" w:color="auto"/>
        <w:right w:val="none" w:sz="0" w:space="0" w:color="auto"/>
      </w:divBdr>
    </w:div>
    <w:div w:id="788430275">
      <w:bodyDiv w:val="1"/>
      <w:marLeft w:val="0"/>
      <w:marRight w:val="0"/>
      <w:marTop w:val="0"/>
      <w:marBottom w:val="0"/>
      <w:divBdr>
        <w:top w:val="none" w:sz="0" w:space="0" w:color="auto"/>
        <w:left w:val="none" w:sz="0" w:space="0" w:color="auto"/>
        <w:bottom w:val="none" w:sz="0" w:space="0" w:color="auto"/>
        <w:right w:val="none" w:sz="0" w:space="0" w:color="auto"/>
      </w:divBdr>
    </w:div>
    <w:div w:id="799298198">
      <w:bodyDiv w:val="1"/>
      <w:marLeft w:val="0"/>
      <w:marRight w:val="0"/>
      <w:marTop w:val="0"/>
      <w:marBottom w:val="0"/>
      <w:divBdr>
        <w:top w:val="none" w:sz="0" w:space="0" w:color="auto"/>
        <w:left w:val="none" w:sz="0" w:space="0" w:color="auto"/>
        <w:bottom w:val="none" w:sz="0" w:space="0" w:color="auto"/>
        <w:right w:val="none" w:sz="0" w:space="0" w:color="auto"/>
      </w:divBdr>
    </w:div>
    <w:div w:id="851383917">
      <w:bodyDiv w:val="1"/>
      <w:marLeft w:val="0"/>
      <w:marRight w:val="0"/>
      <w:marTop w:val="0"/>
      <w:marBottom w:val="0"/>
      <w:divBdr>
        <w:top w:val="none" w:sz="0" w:space="0" w:color="auto"/>
        <w:left w:val="none" w:sz="0" w:space="0" w:color="auto"/>
        <w:bottom w:val="none" w:sz="0" w:space="0" w:color="auto"/>
        <w:right w:val="none" w:sz="0" w:space="0" w:color="auto"/>
      </w:divBdr>
    </w:div>
    <w:div w:id="1150251919">
      <w:bodyDiv w:val="1"/>
      <w:marLeft w:val="0"/>
      <w:marRight w:val="0"/>
      <w:marTop w:val="0"/>
      <w:marBottom w:val="0"/>
      <w:divBdr>
        <w:top w:val="none" w:sz="0" w:space="0" w:color="auto"/>
        <w:left w:val="none" w:sz="0" w:space="0" w:color="auto"/>
        <w:bottom w:val="none" w:sz="0" w:space="0" w:color="auto"/>
        <w:right w:val="none" w:sz="0" w:space="0" w:color="auto"/>
      </w:divBdr>
    </w:div>
    <w:div w:id="185043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1.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86CF3BD-A240-4FFB-98CF-F151F3F22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TotalTime>
  <Pages>4</Pages>
  <Words>6586</Words>
  <Characters>37543</Characters>
  <Application>Microsoft Office Word</Application>
  <DocSecurity>0</DocSecurity>
  <Lines>312</Lines>
  <Paragraphs>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Object detection</vt:lpstr>
      <vt:lpstr>BMVC abstract template</vt:lpstr>
    </vt:vector>
  </TitlesOfParts>
  <Company>Kingston University</Company>
  <LinksUpToDate>false</LinksUpToDate>
  <CharactersWithSpaces>44041</CharactersWithSpaces>
  <SharedDoc>false</SharedDoc>
  <HLinks>
    <vt:vector size="6" baseType="variant">
      <vt:variant>
        <vt:i4>5767169</vt:i4>
      </vt:variant>
      <vt:variant>
        <vt:i4>5516</vt:i4>
      </vt:variant>
      <vt:variant>
        <vt:i4>1027</vt:i4>
      </vt:variant>
      <vt:variant>
        <vt:i4>1</vt:i4>
      </vt:variant>
      <vt:variant>
        <vt:lpwstr>fig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view object recognition using Bag of Words approach</dc:title>
  <dc:subject/>
  <dc:creator>Carlos Miguel Correia da Costa</dc:creator>
  <cp:keywords/>
  <dc:description>for questions contact n.buch@theiet.org</dc:description>
  <cp:lastModifiedBy>Carlos Costa</cp:lastModifiedBy>
  <cp:revision>109</cp:revision>
  <cp:lastPrinted>2013-12-28T18:06:00Z</cp:lastPrinted>
  <dcterms:created xsi:type="dcterms:W3CDTF">2013-12-24T10:58:00Z</dcterms:created>
  <dcterms:modified xsi:type="dcterms:W3CDTF">2013-12-2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G:\Norbert_Work\Bibliography\PhD\Research_BIB.bib</vt:lpwstr>
  </property>
  <property fmtid="{D5CDD505-2E9C-101B-9397-08002B2CF9AE}" pid="3" name="BIBSTYLE">
    <vt:lpwstr>plain</vt:lpwstr>
  </property>
  <property fmtid="{D5CDD505-2E9C-101B-9397-08002B2CF9AE}" pid="4" name="MTEquationSection">
    <vt:lpwstr>1</vt:lpwstr>
  </property>
  <property fmtid="{D5CDD505-2E9C-101B-9397-08002B2CF9AE}" pid="5" name="MTEquationNumber2">
    <vt:lpwstr>(#E1)</vt:lpwstr>
  </property>
  <property fmtid="{D5CDD505-2E9C-101B-9397-08002B2CF9AE}" pid="6"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7" name="MTPreferences 1">
    <vt:lpwstr>
Full=10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8"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9"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TIMES+SYMBOL 10.EQP</vt:lpwstr>
  </property>
  <property fmtid="{D5CDD505-2E9C-101B-9397-08002B2CF9AE}" pid="11" name="MTWinEqns">
    <vt:bool>true</vt:bool>
  </property>
  <property fmtid="{D5CDD505-2E9C-101B-9397-08002B2CF9AE}" pid="12" name="BIBDISP">
    <vt:lpwstr>ref</vt:lpwstr>
  </property>
  <property fmtid="{D5CDD505-2E9C-101B-9397-08002B2CF9AE}" pid="13" name="Mendeley Document_1">
    <vt:lpwstr>True</vt:lpwstr>
  </property>
  <property fmtid="{D5CDD505-2E9C-101B-9397-08002B2CF9AE}" pid="14" name="Mendeley User Name_1">
    <vt:lpwstr>carloscosta.cmcc@gmail.com@www.mendeley.com</vt:lpwstr>
  </property>
  <property fmtid="{D5CDD505-2E9C-101B-9397-08002B2CF9AE}" pid="15" name="Mendeley Citation Style_1">
    <vt:lpwstr>http://www.zotero.org/styles/chicago-note-bibliography</vt:lpwstr>
  </property>
  <property fmtid="{D5CDD505-2E9C-101B-9397-08002B2CF9AE}" pid="16" name="Mendeley Recent Style Id 0_1">
    <vt:lpwstr>http://www.zotero.org/styles/american-medical-association</vt:lpwstr>
  </property>
  <property fmtid="{D5CDD505-2E9C-101B-9397-08002B2CF9AE}" pid="17" name="Mendeley Recent Style Name 0_1">
    <vt:lpwstr>American Medical Association (AMA)</vt:lpwstr>
  </property>
  <property fmtid="{D5CDD505-2E9C-101B-9397-08002B2CF9AE}" pid="18" name="Mendeley Recent Style Id 1_1">
    <vt:lpwstr>http://www.zotero.org/styles/american-political-science-association</vt:lpwstr>
  </property>
  <property fmtid="{D5CDD505-2E9C-101B-9397-08002B2CF9AE}" pid="19" name="Mendeley Recent Style Name 1_1">
    <vt:lpwstr>American Political Science Association</vt:lpwstr>
  </property>
  <property fmtid="{D5CDD505-2E9C-101B-9397-08002B2CF9AE}" pid="20" name="Mendeley Recent Style Id 2_1">
    <vt:lpwstr>http://www.zotero.org/styles/american-sociological-association</vt:lpwstr>
  </property>
  <property fmtid="{D5CDD505-2E9C-101B-9397-08002B2CF9AE}" pid="21" name="Mendeley Recent Style Name 2_1">
    <vt:lpwstr>American Sociological Association</vt:lpwstr>
  </property>
  <property fmtid="{D5CDD505-2E9C-101B-9397-08002B2CF9AE}" pid="22" name="Mendeley Recent Style Id 3_1">
    <vt:lpwstr>http://www.zotero.org/styles/chicago-author-date</vt:lpwstr>
  </property>
  <property fmtid="{D5CDD505-2E9C-101B-9397-08002B2CF9AE}" pid="23" name="Mendeley Recent Style Name 3_1">
    <vt:lpwstr>Chicago Manual of Style (author-date)</vt:lpwstr>
  </property>
  <property fmtid="{D5CDD505-2E9C-101B-9397-08002B2CF9AE}" pid="24" name="Mendeley Recent Style Id 4_1">
    <vt:lpwstr>http://www.zotero.org/styles/chicago-note-bibliography</vt:lpwstr>
  </property>
  <property fmtid="{D5CDD505-2E9C-101B-9397-08002B2CF9AE}" pid="25" name="Mendeley Recent Style Name 4_1">
    <vt:lpwstr>Chicago Manual of Style (note)</vt:lpwstr>
  </property>
  <property fmtid="{D5CDD505-2E9C-101B-9397-08002B2CF9AE}" pid="26" name="Mendeley Recent Style Id 5_1">
    <vt:lpwstr>http://www.zotero.org/styles/harvard1</vt:lpwstr>
  </property>
  <property fmtid="{D5CDD505-2E9C-101B-9397-08002B2CF9AE}" pid="27" name="Mendeley Recent Style Name 5_1">
    <vt:lpwstr>Harvard Reference format 1 (author-date)</vt:lpwstr>
  </property>
  <property fmtid="{D5CDD505-2E9C-101B-9397-08002B2CF9AE}" pid="28" name="Mendeley Recent Style Id 6_1">
    <vt:lpwstr>http://www.zotero.org/styles/ieee</vt:lpwstr>
  </property>
  <property fmtid="{D5CDD505-2E9C-101B-9397-08002B2CF9AE}" pid="29" name="Mendeley Recent Style Name 6_1">
    <vt:lpwstr>IEEE</vt:lpwstr>
  </property>
  <property fmtid="{D5CDD505-2E9C-101B-9397-08002B2CF9AE}" pid="30" name="Mendeley Recent Style Id 7_1">
    <vt:lpwstr>http://www.zotero.org/styles/modern-humanities-research-association</vt:lpwstr>
  </property>
  <property fmtid="{D5CDD505-2E9C-101B-9397-08002B2CF9AE}" pid="31" name="Mendeley Recent Style Name 7_1">
    <vt:lpwstr>Modern Humanities Research Association (note with bibliography)</vt:lpwstr>
  </property>
  <property fmtid="{D5CDD505-2E9C-101B-9397-08002B2CF9AE}" pid="32" name="Mendeley Recent Style Id 8_1">
    <vt:lpwstr>http://www.zotero.org/styles/modern-language-association</vt:lpwstr>
  </property>
  <property fmtid="{D5CDD505-2E9C-101B-9397-08002B2CF9AE}" pid="33" name="Mendeley Recent Style Name 8_1">
    <vt:lpwstr>Modern Language Association</vt:lpwstr>
  </property>
  <property fmtid="{D5CDD505-2E9C-101B-9397-08002B2CF9AE}" pid="34" name="Mendeley Recent Style Id 9_1">
    <vt:lpwstr>http://www.zotero.org/styles/nature</vt:lpwstr>
  </property>
  <property fmtid="{D5CDD505-2E9C-101B-9397-08002B2CF9AE}" pid="35" name="Mendeley Recent Style Name 9_1">
    <vt:lpwstr>Nature</vt:lpwstr>
  </property>
</Properties>
</file>